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721B04C" w14:textId="10BBDB27" w:rsidR="005C2B4D" w:rsidRDefault="005C2B4D" w:rsidP="00A44A5E">
      <w:pPr>
        <w:jc w:val="center"/>
        <w:rPr>
          <w:rFonts w:eastAsiaTheme="minorHAnsi" w:cs="Times New Roman (Body CS)"/>
          <w:b/>
          <w:bCs/>
          <w:sz w:val="32"/>
          <w:szCs w:val="28"/>
        </w:rPr>
      </w:pPr>
      <w:r>
        <w:rPr>
          <w:rFonts w:eastAsiaTheme="minorHAnsi" w:cs="Times New Roman (Body CS)"/>
          <w:b/>
          <w:bCs/>
          <w:sz w:val="32"/>
          <w:szCs w:val="28"/>
        </w:rPr>
        <w:t>EXEMPLARS</w:t>
      </w:r>
    </w:p>
    <w:p w14:paraId="11D321B1" w14:textId="77777777" w:rsidR="005C2B4D" w:rsidRPr="005C2B4D" w:rsidRDefault="005C2B4D" w:rsidP="00A44A5E">
      <w:pPr>
        <w:jc w:val="center"/>
        <w:rPr>
          <w:rFonts w:eastAsiaTheme="minorHAnsi" w:cs="Times New Roman (Body CS)"/>
          <w:b/>
          <w:bCs/>
          <w:sz w:val="32"/>
          <w:szCs w:val="28"/>
        </w:rPr>
      </w:pPr>
    </w:p>
    <w:p w14:paraId="49429D80" w14:textId="6BE4E492" w:rsidR="00A44A5E" w:rsidRPr="005C2B4D" w:rsidRDefault="00A44A5E" w:rsidP="00A44A5E">
      <w:pPr>
        <w:jc w:val="center"/>
        <w:rPr>
          <w:rFonts w:eastAsiaTheme="minorHAnsi"/>
          <w:b/>
          <w:bCs/>
          <w:u w:val="single"/>
        </w:rPr>
      </w:pPr>
      <w:r w:rsidRPr="005C2B4D">
        <w:rPr>
          <w:rFonts w:eastAsiaTheme="minorHAnsi"/>
          <w:b/>
          <w:bCs/>
          <w:u w:val="single"/>
        </w:rPr>
        <w:t>Evidence-Based Documentation</w:t>
      </w:r>
    </w:p>
    <w:p w14:paraId="0FA9CB2F" w14:textId="77777777" w:rsidR="00A44A5E" w:rsidRPr="005C2B4D" w:rsidRDefault="00A44A5E" w:rsidP="00D32C40">
      <w:pPr>
        <w:rPr>
          <w:rFonts w:eastAsiaTheme="minorHAnsi"/>
          <w:b/>
          <w:bCs/>
        </w:rPr>
      </w:pPr>
    </w:p>
    <w:p w14:paraId="1655D4A5" w14:textId="1BA12233" w:rsidR="00D32C40" w:rsidRPr="005C2B4D" w:rsidRDefault="00D32C40" w:rsidP="00D32C40">
      <w:pPr>
        <w:rPr>
          <w:rFonts w:eastAsiaTheme="minorHAnsi"/>
          <w:b/>
          <w:bCs/>
        </w:rPr>
      </w:pPr>
      <w:r w:rsidRPr="005C2B4D">
        <w:rPr>
          <w:rFonts w:eastAsiaTheme="minorHAnsi"/>
          <w:b/>
          <w:bCs/>
        </w:rPr>
        <w:t>Evidence-Based Documentation</w:t>
      </w:r>
      <w:r w:rsidR="00AC254F" w:rsidRPr="005C2B4D">
        <w:rPr>
          <w:rFonts w:eastAsiaTheme="minorHAnsi"/>
          <w:b/>
          <w:bCs/>
        </w:rPr>
        <w:t>, HCA Healthcare</w:t>
      </w:r>
    </w:p>
    <w:p w14:paraId="1BF58313" w14:textId="77777777" w:rsidR="00D32C40" w:rsidRPr="005C2B4D" w:rsidRDefault="00D32C40" w:rsidP="00D32C40">
      <w:pPr>
        <w:rPr>
          <w:rFonts w:eastAsiaTheme="minorHAnsi"/>
        </w:rPr>
      </w:pPr>
    </w:p>
    <w:p w14:paraId="69091174" w14:textId="14BE4403" w:rsidR="00D32C40" w:rsidRPr="005C2B4D" w:rsidRDefault="0054145D" w:rsidP="00D32C40">
      <w:pPr>
        <w:rPr>
          <w:rFonts w:eastAsiaTheme="minorHAnsi"/>
        </w:rPr>
      </w:pPr>
      <w:hyperlink r:id="rId4" w:history="1">
        <w:r w:rsidR="00D32C40" w:rsidRPr="005C2B4D">
          <w:rPr>
            <w:rStyle w:val="Hyperlink"/>
          </w:rPr>
          <w:t>https://nam.edu/wp-content/uploads/2018/05/1_Englebright_Evidence-based-Clinical-Documentation.pdf</w:t>
        </w:r>
      </w:hyperlink>
      <w:r w:rsidR="00D32C40" w:rsidRPr="005C2B4D">
        <w:rPr>
          <w:rFonts w:eastAsiaTheme="minorHAnsi"/>
        </w:rPr>
        <w:t xml:space="preserve"> </w:t>
      </w:r>
    </w:p>
    <w:p w14:paraId="2F9092BA" w14:textId="5859A5E3" w:rsidR="00AC254F" w:rsidRPr="005C2B4D" w:rsidRDefault="00AC254F" w:rsidP="00D32C40">
      <w:pPr>
        <w:rPr>
          <w:rFonts w:eastAsiaTheme="minorHAnsi"/>
        </w:rPr>
      </w:pPr>
    </w:p>
    <w:p w14:paraId="023DD7C6" w14:textId="6243DF0F" w:rsidR="00AC254F" w:rsidRPr="005C2B4D" w:rsidRDefault="00AC254F" w:rsidP="00D32C40">
      <w:pPr>
        <w:rPr>
          <w:b/>
          <w:bCs/>
        </w:rPr>
      </w:pPr>
      <w:r w:rsidRPr="005C2B4D">
        <w:rPr>
          <w:rFonts w:eastAsiaTheme="minorHAnsi"/>
          <w:b/>
          <w:bCs/>
        </w:rPr>
        <w:t>Charting new territory: giving our nurses back the gift of time</w:t>
      </w:r>
    </w:p>
    <w:p w14:paraId="60D13696" w14:textId="77777777" w:rsidR="00AC254F" w:rsidRPr="005C2B4D" w:rsidRDefault="00AC254F" w:rsidP="00D32C40">
      <w:pPr>
        <w:rPr>
          <w:rFonts w:eastAsiaTheme="minorHAnsi"/>
        </w:rPr>
      </w:pPr>
    </w:p>
    <w:p w14:paraId="4D9D9432" w14:textId="2B8A6683" w:rsidR="00D32C40" w:rsidRPr="005C2B4D" w:rsidRDefault="0054145D" w:rsidP="00D32C40">
      <w:pPr>
        <w:rPr>
          <w:rStyle w:val="Hyperlink"/>
        </w:rPr>
      </w:pPr>
      <w:hyperlink r:id="rId5" w:history="1">
        <w:r w:rsidR="00D32C40" w:rsidRPr="005C2B4D">
          <w:rPr>
            <w:rStyle w:val="Hyperlink"/>
          </w:rPr>
          <w:t>https://hcatodayblog.com/2019/02/18/charting-new-territory-giving-our-nurses-back-the-gift-of-time/</w:t>
        </w:r>
      </w:hyperlink>
      <w:r w:rsidR="00D32C40" w:rsidRPr="005C2B4D">
        <w:rPr>
          <w:rStyle w:val="Hyperlink"/>
        </w:rPr>
        <w:t xml:space="preserve"> </w:t>
      </w:r>
    </w:p>
    <w:p w14:paraId="778B86BA" w14:textId="3EBC974A" w:rsidR="00AC254F" w:rsidRPr="005C2B4D" w:rsidRDefault="00AC254F" w:rsidP="00D32C40">
      <w:pPr>
        <w:rPr>
          <w:rStyle w:val="Hyperlink"/>
        </w:rPr>
      </w:pPr>
    </w:p>
    <w:p w14:paraId="7D40195B" w14:textId="77777777" w:rsidR="00AC254F" w:rsidRPr="00AC254F" w:rsidRDefault="00AC254F" w:rsidP="00AC254F">
      <w:pPr>
        <w:rPr>
          <w:rFonts w:eastAsiaTheme="minorHAnsi"/>
          <w:b/>
          <w:bCs/>
        </w:rPr>
      </w:pPr>
      <w:r w:rsidRPr="00AC254F">
        <w:rPr>
          <w:rFonts w:eastAsiaTheme="minorHAnsi"/>
          <w:b/>
          <w:bCs/>
        </w:rPr>
        <w:t>How evidence-based clinical documentation gives time back to nurses</w:t>
      </w:r>
    </w:p>
    <w:p w14:paraId="6404C653" w14:textId="77777777" w:rsidR="00AC254F" w:rsidRPr="005C2B4D" w:rsidRDefault="00AC254F" w:rsidP="00D32C40">
      <w:pPr>
        <w:rPr>
          <w:rStyle w:val="Hyperlink"/>
        </w:rPr>
      </w:pPr>
    </w:p>
    <w:p w14:paraId="4D91D852" w14:textId="3A5F8143" w:rsidR="00D32C40" w:rsidRPr="005C2B4D" w:rsidRDefault="0054145D" w:rsidP="00D32C40">
      <w:pPr>
        <w:rPr>
          <w:rFonts w:eastAsiaTheme="minorHAnsi"/>
        </w:rPr>
      </w:pPr>
      <w:hyperlink r:id="rId6" w:history="1">
        <w:r w:rsidR="00D32C40" w:rsidRPr="005C2B4D">
          <w:rPr>
            <w:rStyle w:val="Hyperlink"/>
          </w:rPr>
          <w:t>https://blog.meditech.com/how-evidence-based-clinical-documentation-is-giving-time-back-at-the-bedside</w:t>
        </w:r>
      </w:hyperlink>
      <w:r w:rsidR="00D32C40" w:rsidRPr="005C2B4D">
        <w:rPr>
          <w:rFonts w:eastAsiaTheme="minorHAnsi"/>
        </w:rPr>
        <w:t xml:space="preserve"> </w:t>
      </w:r>
    </w:p>
    <w:p w14:paraId="3F3072D2" w14:textId="21F71E4D" w:rsidR="00F8230A" w:rsidRPr="005C2B4D" w:rsidRDefault="0054145D"/>
    <w:p w14:paraId="7F121814" w14:textId="5A30E354" w:rsidR="00A44A5E" w:rsidRPr="005C2B4D" w:rsidRDefault="00A44A5E" w:rsidP="00A44A5E">
      <w:pPr>
        <w:jc w:val="center"/>
        <w:rPr>
          <w:rFonts w:eastAsiaTheme="minorHAnsi"/>
          <w:b/>
          <w:bCs/>
          <w:u w:val="single"/>
        </w:rPr>
      </w:pPr>
      <w:r w:rsidRPr="005C2B4D">
        <w:rPr>
          <w:rFonts w:eastAsiaTheme="minorHAnsi"/>
          <w:b/>
          <w:bCs/>
          <w:u w:val="single"/>
        </w:rPr>
        <w:t>Project Joy</w:t>
      </w:r>
    </w:p>
    <w:p w14:paraId="5892C9E4" w14:textId="77777777" w:rsidR="00A44A5E" w:rsidRPr="005C2B4D" w:rsidRDefault="00A44A5E" w:rsidP="00AC254F">
      <w:pPr>
        <w:rPr>
          <w:rFonts w:eastAsiaTheme="minorHAnsi"/>
          <w:b/>
          <w:bCs/>
        </w:rPr>
      </w:pPr>
    </w:p>
    <w:p w14:paraId="7B94FA1D" w14:textId="7432B691" w:rsidR="00AC254F" w:rsidRPr="005C2B4D" w:rsidRDefault="00AC254F" w:rsidP="00AC254F">
      <w:pPr>
        <w:rPr>
          <w:rFonts w:eastAsiaTheme="minorHAnsi"/>
          <w:b/>
          <w:bCs/>
        </w:rPr>
      </w:pPr>
      <w:r w:rsidRPr="00AC254F">
        <w:rPr>
          <w:rFonts w:eastAsiaTheme="minorHAnsi"/>
          <w:b/>
          <w:bCs/>
        </w:rPr>
        <w:t>Project Joy: Giving Time Back to Nurses by Reducing Documentation Burden</w:t>
      </w:r>
    </w:p>
    <w:p w14:paraId="660520A6" w14:textId="77777777" w:rsidR="00AC254F" w:rsidRPr="00AC254F" w:rsidRDefault="00AC254F" w:rsidP="00AC254F">
      <w:pPr>
        <w:rPr>
          <w:rFonts w:eastAsiaTheme="minorHAnsi"/>
          <w:b/>
          <w:bCs/>
        </w:rPr>
      </w:pPr>
    </w:p>
    <w:p w14:paraId="55CF3AAE" w14:textId="1CCAB1FA" w:rsidR="00AC254F" w:rsidRPr="005C2B4D" w:rsidRDefault="0054145D" w:rsidP="00AC254F">
      <w:pPr>
        <w:rPr>
          <w:color w:val="000000"/>
          <w:shd w:val="clear" w:color="auto" w:fill="FFFF00"/>
        </w:rPr>
      </w:pPr>
      <w:hyperlink r:id="rId7" w:history="1">
        <w:r w:rsidR="00AC254F" w:rsidRPr="005C2B4D">
          <w:rPr>
            <w:rStyle w:val="Hyperlink"/>
          </w:rPr>
          <w:t>https://www.himsslearn.org/project-joy-giving-time-back-nurses-reducing-documentation-burden</w:t>
        </w:r>
      </w:hyperlink>
      <w:r w:rsidR="00D32C40" w:rsidRPr="005C2B4D">
        <w:rPr>
          <w:color w:val="000000"/>
          <w:shd w:val="clear" w:color="auto" w:fill="FFFF00"/>
        </w:rPr>
        <w:t xml:space="preserve"> </w:t>
      </w:r>
    </w:p>
    <w:p w14:paraId="271A9232" w14:textId="2DFD4D37" w:rsidR="00AC254F" w:rsidRPr="005C2B4D" w:rsidRDefault="00AC254F" w:rsidP="00AC254F">
      <w:pPr>
        <w:rPr>
          <w:color w:val="000000"/>
          <w:shd w:val="clear" w:color="auto" w:fill="FFFF00"/>
        </w:rPr>
      </w:pPr>
    </w:p>
    <w:p w14:paraId="698809C6" w14:textId="4872762C" w:rsidR="00AC254F" w:rsidRPr="005C2B4D" w:rsidRDefault="00AC254F" w:rsidP="00AC254F">
      <w:pPr>
        <w:rPr>
          <w:color w:val="000000"/>
          <w:shd w:val="clear" w:color="auto" w:fill="FFFF00"/>
        </w:rPr>
      </w:pPr>
      <w:r w:rsidRPr="00AC254F">
        <w:rPr>
          <w:rFonts w:eastAsiaTheme="minorHAnsi"/>
          <w:b/>
          <w:bCs/>
        </w:rPr>
        <w:t>Project Joy: Giving</w:t>
      </w:r>
      <w:r w:rsidRPr="005C2B4D">
        <w:rPr>
          <w:rFonts w:eastAsiaTheme="minorHAnsi"/>
          <w:b/>
          <w:bCs/>
        </w:rPr>
        <w:t xml:space="preserve"> Back Time to Nurses for Patient Care</w:t>
      </w:r>
    </w:p>
    <w:p w14:paraId="3621D24B" w14:textId="77777777" w:rsidR="00AC254F" w:rsidRPr="005C2B4D" w:rsidRDefault="00AC254F" w:rsidP="00AC254F">
      <w:pPr>
        <w:rPr>
          <w:color w:val="000000"/>
          <w:shd w:val="clear" w:color="auto" w:fill="FFFF00"/>
        </w:rPr>
      </w:pPr>
    </w:p>
    <w:p w14:paraId="3B671467" w14:textId="6DC265FB" w:rsidR="00D32C40" w:rsidRPr="005C2B4D" w:rsidRDefault="00D32C40" w:rsidP="00AC254F">
      <w:pPr>
        <w:rPr>
          <w:rStyle w:val="Hyperlink"/>
        </w:rPr>
      </w:pPr>
      <w:r w:rsidRPr="005C2B4D">
        <w:rPr>
          <w:rStyle w:val="Hyperlink"/>
        </w:rPr>
        <w:t>https://www.coloradonurseleaders.org/wp-content/uploads/2019/09/Project-Joy-External-Reference-Slides_Abbrev.pdf</w:t>
      </w:r>
    </w:p>
    <w:p w14:paraId="5AC04678" w14:textId="7C8692CC" w:rsidR="00D32C40" w:rsidRPr="005C2B4D" w:rsidRDefault="00D32C40"/>
    <w:p w14:paraId="7A73CC62" w14:textId="77777777" w:rsidR="00DD613E" w:rsidRPr="005C2B4D" w:rsidRDefault="00DD613E" w:rsidP="00A44A5E">
      <w:pPr>
        <w:jc w:val="center"/>
        <w:rPr>
          <w:b/>
          <w:bCs/>
          <w:u w:val="single"/>
        </w:rPr>
      </w:pPr>
    </w:p>
    <w:p w14:paraId="7BD6F224" w14:textId="0575275D" w:rsidR="00D32C40" w:rsidRPr="005C2B4D" w:rsidRDefault="00A44A5E" w:rsidP="00A44A5E">
      <w:pPr>
        <w:jc w:val="center"/>
        <w:rPr>
          <w:b/>
          <w:bCs/>
          <w:u w:val="single"/>
        </w:rPr>
      </w:pPr>
      <w:r w:rsidRPr="005C2B4D">
        <w:rPr>
          <w:b/>
          <w:bCs/>
          <w:u w:val="single"/>
        </w:rPr>
        <w:t>Pandemic-era burnout: Nurses in the trenches say technology hurts and helps</w:t>
      </w:r>
    </w:p>
    <w:p w14:paraId="75DC097A" w14:textId="77777777" w:rsidR="00A44A5E" w:rsidRPr="005C2B4D" w:rsidRDefault="00A44A5E" w:rsidP="00A44A5E">
      <w:pPr>
        <w:jc w:val="center"/>
      </w:pPr>
    </w:p>
    <w:p w14:paraId="367A2D77" w14:textId="77777777" w:rsidR="00D32C40" w:rsidRPr="005C2B4D" w:rsidRDefault="0054145D" w:rsidP="00D32C40">
      <w:hyperlink r:id="rId8" w:history="1">
        <w:r w:rsidR="00D32C40" w:rsidRPr="005C2B4D">
          <w:rPr>
            <w:rStyle w:val="Hyperlink"/>
            <w:color w:val="1155CC"/>
          </w:rPr>
          <w:t>https://www.healthcareitnews.com/news/pandemic-era-burnout-nurses-trenches-say-technology-hurts-and-help</w:t>
        </w:r>
      </w:hyperlink>
      <w:r w:rsidR="00D32C40" w:rsidRPr="005C2B4D">
        <w:rPr>
          <w:color w:val="1155CC"/>
          <w:u w:val="single"/>
        </w:rPr>
        <w:t>s</w:t>
      </w:r>
    </w:p>
    <w:p w14:paraId="242CE62F" w14:textId="082F0AFF" w:rsidR="00D32C40" w:rsidRPr="005C2B4D" w:rsidRDefault="00D32C40"/>
    <w:p w14:paraId="2B660FB4" w14:textId="77777777" w:rsidR="00DD613E" w:rsidRPr="005C2B4D" w:rsidRDefault="00DD613E" w:rsidP="00A44A5E">
      <w:pPr>
        <w:jc w:val="center"/>
        <w:rPr>
          <w:b/>
          <w:bCs/>
          <w:u w:val="single"/>
        </w:rPr>
      </w:pPr>
    </w:p>
    <w:p w14:paraId="1263EE55" w14:textId="08792AA7" w:rsidR="00D32C40" w:rsidRPr="005C2B4D" w:rsidRDefault="00A44A5E" w:rsidP="00A44A5E">
      <w:pPr>
        <w:jc w:val="center"/>
        <w:rPr>
          <w:b/>
          <w:bCs/>
          <w:u w:val="single"/>
        </w:rPr>
      </w:pPr>
      <w:r w:rsidRPr="005C2B4D">
        <w:rPr>
          <w:b/>
          <w:bCs/>
          <w:u w:val="single"/>
        </w:rPr>
        <w:t xml:space="preserve">Ambient Clinical Voice Technology – Speke from </w:t>
      </w:r>
      <w:proofErr w:type="spellStart"/>
      <w:r w:rsidRPr="005C2B4D">
        <w:rPr>
          <w:b/>
          <w:bCs/>
          <w:u w:val="single"/>
        </w:rPr>
        <w:t>Soundlines</w:t>
      </w:r>
      <w:proofErr w:type="spellEnd"/>
    </w:p>
    <w:p w14:paraId="509C560D" w14:textId="77777777" w:rsidR="00A44A5E" w:rsidRPr="005C2B4D" w:rsidRDefault="00A44A5E" w:rsidP="00A44A5E">
      <w:pPr>
        <w:jc w:val="center"/>
        <w:rPr>
          <w:b/>
          <w:bCs/>
          <w:u w:val="single"/>
        </w:rPr>
      </w:pPr>
    </w:p>
    <w:p w14:paraId="596DB91B" w14:textId="77777777" w:rsidR="00D32C40" w:rsidRPr="005C2B4D" w:rsidRDefault="00D32C40" w:rsidP="00D32C40">
      <w:r w:rsidRPr="005C2B4D">
        <w:t>https://www.healthcareittoday.com/2020/10/28/ambient-clinical-voice-technology-speke-from-soundlines/</w:t>
      </w:r>
    </w:p>
    <w:p w14:paraId="04B670A1" w14:textId="4FE4E17C" w:rsidR="00D32C40" w:rsidRPr="005C2B4D" w:rsidRDefault="00D32C40" w:rsidP="00747FC5">
      <w:pPr>
        <w:jc w:val="center"/>
        <w:rPr>
          <w:b/>
          <w:bCs/>
          <w:u w:val="single"/>
        </w:rPr>
      </w:pPr>
    </w:p>
    <w:p w14:paraId="2FF94281" w14:textId="77777777" w:rsidR="00DD613E" w:rsidRPr="005C2B4D" w:rsidRDefault="00DD613E" w:rsidP="00A44A5E">
      <w:pPr>
        <w:jc w:val="center"/>
        <w:rPr>
          <w:b/>
          <w:bCs/>
          <w:u w:val="single"/>
        </w:rPr>
      </w:pPr>
    </w:p>
    <w:p w14:paraId="68C3318E" w14:textId="4322FAB8" w:rsidR="00545FBD" w:rsidRPr="005C2B4D" w:rsidRDefault="00A44A5E" w:rsidP="00A44A5E">
      <w:pPr>
        <w:jc w:val="center"/>
        <w:rPr>
          <w:b/>
          <w:bCs/>
          <w:u w:val="single"/>
        </w:rPr>
      </w:pPr>
      <w:r w:rsidRPr="005C2B4D">
        <w:rPr>
          <w:b/>
          <w:bCs/>
          <w:u w:val="single"/>
        </w:rPr>
        <w:t>Suki Clinical Digital Assistant Greatly Reduces EHR Documentation Time and Burden for Family Physicians</w:t>
      </w:r>
    </w:p>
    <w:p w14:paraId="4D229EB3" w14:textId="77777777" w:rsidR="00A44A5E" w:rsidRPr="005C2B4D" w:rsidRDefault="00A44A5E" w:rsidP="00A44A5E">
      <w:pPr>
        <w:jc w:val="center"/>
        <w:rPr>
          <w:b/>
          <w:bCs/>
          <w:u w:val="single"/>
        </w:rPr>
      </w:pPr>
    </w:p>
    <w:p w14:paraId="33258179" w14:textId="31AA4F43" w:rsidR="00545FBD" w:rsidRPr="005C2B4D" w:rsidRDefault="0054145D" w:rsidP="00545FBD">
      <w:pPr>
        <w:rPr>
          <w:color w:val="000000"/>
        </w:rPr>
      </w:pPr>
      <w:hyperlink r:id="rId9" w:history="1">
        <w:r w:rsidR="00545FBD" w:rsidRPr="005C2B4D">
          <w:rPr>
            <w:rStyle w:val="Hyperlink"/>
            <w:color w:val="1155CC"/>
          </w:rPr>
          <w:t>https://www.aafp.org/news/media-center/releases/suki-clinical-digital-assistant-reduces-ehr-documentation-and-burden-for-fps.html</w:t>
        </w:r>
      </w:hyperlink>
      <w:r w:rsidR="00545FBD" w:rsidRPr="005C2B4D">
        <w:rPr>
          <w:color w:val="000000"/>
        </w:rPr>
        <w:t xml:space="preserve"> </w:t>
      </w:r>
    </w:p>
    <w:p w14:paraId="6DAF9CCC" w14:textId="051F27B0" w:rsidR="00A44A5E" w:rsidRPr="005C2B4D" w:rsidRDefault="00A44A5E" w:rsidP="00545FBD">
      <w:pPr>
        <w:rPr>
          <w:color w:val="000000"/>
        </w:rPr>
      </w:pPr>
    </w:p>
    <w:p w14:paraId="4A8749B1" w14:textId="77777777" w:rsidR="00DD613E" w:rsidRPr="005C2B4D" w:rsidRDefault="00DD613E" w:rsidP="00A44A5E">
      <w:pPr>
        <w:jc w:val="center"/>
        <w:rPr>
          <w:b/>
          <w:bCs/>
          <w:u w:val="single"/>
        </w:rPr>
      </w:pPr>
    </w:p>
    <w:p w14:paraId="2CDE8F21" w14:textId="2760E03D" w:rsidR="00A44A5E" w:rsidRPr="005C2B4D" w:rsidRDefault="00A44A5E" w:rsidP="00A44A5E">
      <w:pPr>
        <w:jc w:val="center"/>
        <w:rPr>
          <w:b/>
          <w:bCs/>
          <w:u w:val="single"/>
        </w:rPr>
      </w:pPr>
      <w:r w:rsidRPr="005C2B4D">
        <w:rPr>
          <w:b/>
          <w:bCs/>
          <w:u w:val="single"/>
        </w:rPr>
        <w:t>AAFP Innovation Lab: Reducing Documentation Burden through the use of a Digital Assistant</w:t>
      </w:r>
    </w:p>
    <w:p w14:paraId="17423BDE" w14:textId="77777777" w:rsidR="00A44A5E" w:rsidRPr="005C2B4D" w:rsidRDefault="00A44A5E" w:rsidP="00545FBD">
      <w:pPr>
        <w:rPr>
          <w:color w:val="000000"/>
        </w:rPr>
      </w:pPr>
    </w:p>
    <w:p w14:paraId="268ED096" w14:textId="77777777" w:rsidR="00545FBD" w:rsidRPr="005C2B4D" w:rsidRDefault="00545FBD" w:rsidP="00545FBD">
      <w:pPr>
        <w:rPr>
          <w:color w:val="000000"/>
        </w:rPr>
      </w:pPr>
    </w:p>
    <w:p w14:paraId="3AE1C52B" w14:textId="70444AEE" w:rsidR="00545FBD" w:rsidRPr="005C2B4D" w:rsidRDefault="0054145D" w:rsidP="00545FBD">
      <w:hyperlink r:id="rId10" w:history="1">
        <w:r w:rsidR="00545FBD" w:rsidRPr="005C2B4D">
          <w:rPr>
            <w:rStyle w:val="Hyperlink"/>
          </w:rPr>
          <w:t>https://www.aafp.org/dam/AAFP/documents/media_center/charts-graphs/digitalassistant-innovationlab--phase-1-whitepaper.pdf</w:t>
        </w:r>
      </w:hyperlink>
    </w:p>
    <w:p w14:paraId="3183A9AB" w14:textId="61410E6D" w:rsidR="00D32C40" w:rsidRPr="005C2B4D" w:rsidRDefault="00D32C40"/>
    <w:p w14:paraId="17D351E1" w14:textId="77777777" w:rsidR="00DD613E" w:rsidRPr="005C2B4D" w:rsidRDefault="00DD613E"/>
    <w:p w14:paraId="645111F6" w14:textId="199659D6" w:rsidR="00545FBD" w:rsidRPr="005C2B4D" w:rsidRDefault="00747FC5" w:rsidP="00747FC5">
      <w:pPr>
        <w:jc w:val="center"/>
        <w:rPr>
          <w:b/>
          <w:bCs/>
          <w:u w:val="single"/>
        </w:rPr>
      </w:pPr>
      <w:r w:rsidRPr="005C2B4D">
        <w:rPr>
          <w:b/>
          <w:bCs/>
          <w:u w:val="single"/>
        </w:rPr>
        <w:t>Trauma Surgeons Save Lives-Scribes Save Trauma Surgeons!</w:t>
      </w:r>
    </w:p>
    <w:p w14:paraId="38013604" w14:textId="77777777" w:rsidR="00747FC5" w:rsidRPr="005C2B4D" w:rsidRDefault="00747FC5" w:rsidP="00747FC5">
      <w:pPr>
        <w:jc w:val="center"/>
        <w:rPr>
          <w:b/>
          <w:bCs/>
          <w:u w:val="single"/>
        </w:rPr>
      </w:pPr>
    </w:p>
    <w:p w14:paraId="50C03792" w14:textId="13F7842C" w:rsidR="00545FBD" w:rsidRPr="005C2B4D" w:rsidRDefault="0054145D" w:rsidP="00545FBD">
      <w:hyperlink r:id="rId11" w:history="1">
        <w:r w:rsidR="00545FBD" w:rsidRPr="005C2B4D">
          <w:rPr>
            <w:rStyle w:val="Hyperlink"/>
          </w:rPr>
          <w:t>https://search.proquest.com/openview/6c6b5320e25fad5199b25bdcedbf8017/1.pdf/advanced</w:t>
        </w:r>
      </w:hyperlink>
    </w:p>
    <w:p w14:paraId="2C7E3487" w14:textId="20F8D5E5" w:rsidR="00545FBD" w:rsidRPr="005C2B4D" w:rsidRDefault="00545FBD"/>
    <w:p w14:paraId="05326BAA" w14:textId="77777777" w:rsidR="00DD613E" w:rsidRPr="005C2B4D" w:rsidRDefault="00DD613E"/>
    <w:p w14:paraId="77196878" w14:textId="7BE55122" w:rsidR="00545FBD" w:rsidRPr="005C2B4D" w:rsidRDefault="00747FC5" w:rsidP="00747FC5">
      <w:pPr>
        <w:jc w:val="center"/>
        <w:rPr>
          <w:b/>
          <w:bCs/>
          <w:u w:val="single"/>
        </w:rPr>
      </w:pPr>
      <w:r w:rsidRPr="005C2B4D">
        <w:rPr>
          <w:b/>
          <w:bCs/>
          <w:u w:val="single"/>
        </w:rPr>
        <w:t xml:space="preserve">BPA </w:t>
      </w:r>
      <w:proofErr w:type="spellStart"/>
      <w:r w:rsidR="00545FBD" w:rsidRPr="005C2B4D">
        <w:rPr>
          <w:b/>
          <w:bCs/>
          <w:u w:val="single"/>
        </w:rPr>
        <w:t>Clickbusters</w:t>
      </w:r>
      <w:proofErr w:type="spellEnd"/>
    </w:p>
    <w:p w14:paraId="5E115C07" w14:textId="5B045873" w:rsidR="00545FBD" w:rsidRPr="005C2B4D" w:rsidRDefault="00545FBD"/>
    <w:p w14:paraId="49AFC416" w14:textId="77777777" w:rsidR="00545FBD" w:rsidRPr="005C2B4D" w:rsidRDefault="00545FBD" w:rsidP="00545FBD">
      <w:r w:rsidRPr="005C2B4D">
        <w:rPr>
          <w:rStyle w:val="Hyperlink"/>
        </w:rPr>
        <w:t>https://www.vumc.org/vclic/clickbusters</w:t>
      </w:r>
    </w:p>
    <w:p w14:paraId="50C220CC" w14:textId="7A4714DE" w:rsidR="00545FBD" w:rsidRPr="005C2B4D" w:rsidRDefault="00545FBD"/>
    <w:p w14:paraId="470BB663" w14:textId="77777777" w:rsidR="00DD613E" w:rsidRPr="005C2B4D" w:rsidRDefault="00DD613E" w:rsidP="00747FC5">
      <w:pPr>
        <w:jc w:val="center"/>
        <w:rPr>
          <w:b/>
          <w:bCs/>
          <w:u w:val="single"/>
        </w:rPr>
      </w:pPr>
    </w:p>
    <w:p w14:paraId="13F890F2" w14:textId="7A591872" w:rsidR="00C344E6" w:rsidRPr="005C2B4D" w:rsidRDefault="00747FC5" w:rsidP="00747FC5">
      <w:pPr>
        <w:jc w:val="center"/>
        <w:rPr>
          <w:b/>
          <w:bCs/>
          <w:u w:val="single"/>
        </w:rPr>
      </w:pPr>
      <w:r w:rsidRPr="005C2B4D">
        <w:rPr>
          <w:b/>
          <w:bCs/>
          <w:u w:val="single"/>
        </w:rPr>
        <w:t>Banner Health reduces alert fatigue, doc burnout with help from Cerner tools</w:t>
      </w:r>
    </w:p>
    <w:p w14:paraId="2EE79AF8" w14:textId="0630F09E" w:rsidR="00C344E6" w:rsidRPr="005C2B4D" w:rsidRDefault="00C344E6"/>
    <w:p w14:paraId="51AA5C16" w14:textId="5AA27C01" w:rsidR="00C344E6" w:rsidRPr="00C344E6" w:rsidRDefault="0054145D" w:rsidP="00C344E6">
      <w:hyperlink r:id="rId12" w:history="1">
        <w:r w:rsidR="00C344E6" w:rsidRPr="00C344E6">
          <w:rPr>
            <w:rStyle w:val="Hyperlink"/>
          </w:rPr>
          <w:t>https://www.healthcareitnews.com/news/banner-health-reduces-alert-fatigue-doc-burnout-help-cerner-tools</w:t>
        </w:r>
      </w:hyperlink>
    </w:p>
    <w:p w14:paraId="1E8B8CAE" w14:textId="0F9B9CA0" w:rsidR="00C344E6" w:rsidRPr="005C2B4D" w:rsidRDefault="00C344E6"/>
    <w:p w14:paraId="5FD4576D" w14:textId="702ADE5D" w:rsidR="00C344E6" w:rsidRPr="005C2B4D" w:rsidRDefault="00C344E6"/>
    <w:p w14:paraId="37A199F6" w14:textId="7F3E88EC" w:rsidR="00C344E6" w:rsidRPr="005C2B4D" w:rsidRDefault="00C344E6" w:rsidP="00747FC5">
      <w:pPr>
        <w:jc w:val="center"/>
        <w:rPr>
          <w:b/>
          <w:bCs/>
          <w:u w:val="single"/>
        </w:rPr>
      </w:pPr>
      <w:r w:rsidRPr="005C2B4D">
        <w:rPr>
          <w:b/>
          <w:bCs/>
          <w:u w:val="single"/>
        </w:rPr>
        <w:t>Getting Rid of Stupid Stuff</w:t>
      </w:r>
    </w:p>
    <w:p w14:paraId="5E15BE1D" w14:textId="032B5261" w:rsidR="00C344E6" w:rsidRPr="005C2B4D" w:rsidRDefault="00C344E6"/>
    <w:p w14:paraId="1741D18F" w14:textId="50E0303F" w:rsidR="00C344E6" w:rsidRPr="005C2B4D" w:rsidRDefault="0054145D" w:rsidP="00C344E6">
      <w:hyperlink r:id="rId13" w:history="1">
        <w:r w:rsidR="00747FC5" w:rsidRPr="005C2B4D">
          <w:rPr>
            <w:rStyle w:val="Hyperlink"/>
          </w:rPr>
          <w:t>https://pubmed-ncbi-nlm-nih-gov.ezproxy.cul.columbia.edu/30403948/</w:t>
        </w:r>
      </w:hyperlink>
    </w:p>
    <w:p w14:paraId="43A7B1BC" w14:textId="77777777" w:rsidR="00747FC5" w:rsidRPr="005C2B4D" w:rsidRDefault="00747FC5" w:rsidP="00C344E6"/>
    <w:p w14:paraId="6A3D8E2A" w14:textId="77777777" w:rsidR="00747FC5" w:rsidRPr="005C2B4D" w:rsidRDefault="00747FC5" w:rsidP="00747FC5">
      <w:pPr>
        <w:jc w:val="center"/>
        <w:rPr>
          <w:b/>
          <w:bCs/>
          <w:u w:val="single"/>
        </w:rPr>
      </w:pPr>
    </w:p>
    <w:p w14:paraId="4F944695" w14:textId="00329AA1" w:rsidR="00C344E6" w:rsidRPr="005C2B4D" w:rsidRDefault="00747FC5" w:rsidP="00747FC5">
      <w:pPr>
        <w:jc w:val="center"/>
        <w:rPr>
          <w:b/>
          <w:bCs/>
          <w:u w:val="single"/>
        </w:rPr>
      </w:pPr>
      <w:r w:rsidRPr="005C2B4D">
        <w:rPr>
          <w:b/>
          <w:bCs/>
          <w:u w:val="single"/>
        </w:rPr>
        <w:t>Electronic health record innovations: Helping physicians - One less click at a time</w:t>
      </w:r>
    </w:p>
    <w:p w14:paraId="3003FFAC" w14:textId="75B7F0EC" w:rsidR="00C344E6" w:rsidRPr="005C2B4D" w:rsidRDefault="00C344E6"/>
    <w:p w14:paraId="4BE8BB93" w14:textId="6DD0A4AB" w:rsidR="00C344E6" w:rsidRPr="005C2B4D" w:rsidRDefault="0054145D" w:rsidP="00C344E6">
      <w:hyperlink r:id="rId14" w:history="1">
        <w:r w:rsidR="00A56AE1" w:rsidRPr="005C2B4D">
          <w:rPr>
            <w:rStyle w:val="Hyperlink"/>
          </w:rPr>
          <w:t>https://pubmed-ncbi-nlm-nih-gov.ezproxy.cul.columbia.edu/28671038/</w:t>
        </w:r>
      </w:hyperlink>
    </w:p>
    <w:p w14:paraId="784A2E53" w14:textId="77777777" w:rsidR="00747FC5" w:rsidRPr="005C2B4D" w:rsidRDefault="00747FC5" w:rsidP="00C344E6">
      <w:pPr>
        <w:rPr>
          <w:color w:val="1155CC"/>
          <w:u w:val="single"/>
        </w:rPr>
      </w:pPr>
    </w:p>
    <w:p w14:paraId="52AC37D1" w14:textId="5A08EB4B" w:rsidR="00A56AE1" w:rsidRPr="005C2B4D" w:rsidRDefault="00A56AE1" w:rsidP="00C344E6">
      <w:pPr>
        <w:rPr>
          <w:color w:val="1155CC"/>
          <w:u w:val="single"/>
        </w:rPr>
      </w:pPr>
    </w:p>
    <w:p w14:paraId="23378B24" w14:textId="288DAA62" w:rsidR="00A56AE1" w:rsidRPr="005C2B4D" w:rsidRDefault="00A56AE1" w:rsidP="00747FC5">
      <w:pPr>
        <w:jc w:val="center"/>
        <w:rPr>
          <w:b/>
          <w:bCs/>
          <w:u w:val="single"/>
        </w:rPr>
      </w:pPr>
      <w:r w:rsidRPr="005C2B4D">
        <w:rPr>
          <w:b/>
          <w:bCs/>
          <w:u w:val="single"/>
        </w:rPr>
        <w:t>“Optimization Sprints: Improving Clinician Satisfaction and Teamwork by Rapidly Reducing Electronic Health Record Burden”</w:t>
      </w:r>
    </w:p>
    <w:p w14:paraId="2544181A" w14:textId="77777777" w:rsidR="00A56AE1" w:rsidRPr="005C2B4D" w:rsidRDefault="00A56AE1" w:rsidP="00C344E6">
      <w:pPr>
        <w:rPr>
          <w:color w:val="1155CC"/>
          <w:u w:val="single"/>
        </w:rPr>
      </w:pPr>
    </w:p>
    <w:p w14:paraId="26E7C54B" w14:textId="0B7049EC" w:rsidR="00A56AE1" w:rsidRPr="00A56AE1" w:rsidRDefault="0054145D" w:rsidP="00A56AE1">
      <w:hyperlink r:id="rId15" w:history="1">
        <w:r w:rsidR="00A56AE1" w:rsidRPr="00A56AE1">
          <w:rPr>
            <w:rStyle w:val="Hyperlink"/>
            <w:shd w:val="clear" w:color="auto" w:fill="FFFFFF"/>
          </w:rPr>
          <w:t>https://doi.org/10.1016/j.mayocp.2018.08.036</w:t>
        </w:r>
      </w:hyperlink>
    </w:p>
    <w:p w14:paraId="0242BD6D" w14:textId="0440673D" w:rsidR="00A56AE1" w:rsidRDefault="00A56AE1" w:rsidP="00C344E6"/>
    <w:p w14:paraId="35C55059" w14:textId="2C21F02C" w:rsidR="005C2B4D" w:rsidRDefault="00FC0F09" w:rsidP="00FC0F09">
      <w:pPr>
        <w:jc w:val="center"/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>LIT REVIEW</w:t>
      </w:r>
    </w:p>
    <w:p w14:paraId="2D07A44C" w14:textId="1936C90F" w:rsidR="00FC0F09" w:rsidRDefault="00FC0F09" w:rsidP="00FC0F09">
      <w:pPr>
        <w:jc w:val="center"/>
        <w:rPr>
          <w:b/>
          <w:bCs/>
          <w:sz w:val="32"/>
          <w:szCs w:val="32"/>
        </w:rPr>
      </w:pPr>
    </w:p>
    <w:p w14:paraId="4805DB2D" w14:textId="7C07FB7E" w:rsidR="00FC0F09" w:rsidRDefault="00FC0F09" w:rsidP="00FC0F09">
      <w:pPr>
        <w:jc w:val="center"/>
        <w:rPr>
          <w:b/>
          <w:bCs/>
          <w:u w:val="single"/>
        </w:rPr>
      </w:pPr>
      <w:r w:rsidRPr="00FC0F09">
        <w:rPr>
          <w:b/>
          <w:bCs/>
          <w:u w:val="single"/>
        </w:rPr>
        <w:lastRenderedPageBreak/>
        <w:t>Physician Time Spent Using the Electronic Health Record During Outpatient Encounters: A Descriptive Study</w:t>
      </w:r>
    </w:p>
    <w:p w14:paraId="1F93FC65" w14:textId="77777777" w:rsidR="00FC0F09" w:rsidRDefault="00FC0F09" w:rsidP="00FC0F09">
      <w:pPr>
        <w:jc w:val="center"/>
        <w:rPr>
          <w:b/>
          <w:bCs/>
          <w:u w:val="single"/>
        </w:rPr>
      </w:pPr>
    </w:p>
    <w:p w14:paraId="65CC08EF" w14:textId="1AC3C654" w:rsidR="00FC0F09" w:rsidRDefault="0054145D" w:rsidP="00FC0F09">
      <w:pPr>
        <w:rPr>
          <w:rStyle w:val="Hyperlink"/>
          <w:shd w:val="clear" w:color="auto" w:fill="FFFFFF"/>
        </w:rPr>
      </w:pPr>
      <w:hyperlink r:id="rId16" w:history="1">
        <w:r w:rsidR="00FC0F09" w:rsidRPr="00BB2B2A">
          <w:rPr>
            <w:rStyle w:val="Hyperlink"/>
            <w:shd w:val="clear" w:color="auto" w:fill="FFFFFF"/>
          </w:rPr>
          <w:t>https://pubmed.ncbi.nlm.nih.gov/31931523/</w:t>
        </w:r>
      </w:hyperlink>
    </w:p>
    <w:p w14:paraId="3C4FFD89" w14:textId="639C5510" w:rsidR="00FC0F09" w:rsidRDefault="00FC0F09" w:rsidP="00FC0F09">
      <w:pPr>
        <w:rPr>
          <w:rStyle w:val="Hyperlink"/>
          <w:shd w:val="clear" w:color="auto" w:fill="FFFFFF"/>
        </w:rPr>
      </w:pPr>
    </w:p>
    <w:p w14:paraId="7F782AC3" w14:textId="400D86E2" w:rsidR="00FC0F09" w:rsidRDefault="00FC0F09" w:rsidP="00FC0F09">
      <w:pPr>
        <w:rPr>
          <w:rStyle w:val="Hyperlink"/>
          <w:shd w:val="clear" w:color="auto" w:fill="FFFFFF"/>
        </w:rPr>
      </w:pPr>
    </w:p>
    <w:p w14:paraId="5B452450" w14:textId="77777777" w:rsidR="00FC0F09" w:rsidRPr="008F1F79" w:rsidRDefault="00FC0F09" w:rsidP="00B309BF">
      <w:pPr>
        <w:widowControl w:val="0"/>
        <w:autoSpaceDE w:val="0"/>
        <w:autoSpaceDN w:val="0"/>
        <w:adjustRightInd w:val="0"/>
        <w:spacing w:before="120" w:after="120"/>
        <w:ind w:left="640" w:hanging="640"/>
        <w:jc w:val="center"/>
        <w:rPr>
          <w:rFonts w:ascii="Arial" w:hAnsi="Arial" w:cs="Arial"/>
          <w:b/>
          <w:bCs/>
          <w:noProof/>
          <w:sz w:val="22"/>
          <w:u w:val="single"/>
        </w:rPr>
      </w:pPr>
      <w:r w:rsidRPr="008F1F79">
        <w:rPr>
          <w:rFonts w:ascii="Arial" w:hAnsi="Arial" w:cs="Arial"/>
          <w:b/>
          <w:bCs/>
          <w:noProof/>
          <w:sz w:val="22"/>
          <w:u w:val="single"/>
        </w:rPr>
        <w:t>Tethered to the EHR: Primary Care Physician Workload Assessment Using EHR Event Log Data and Time-Motion Observations</w:t>
      </w:r>
    </w:p>
    <w:p w14:paraId="4A308FA1" w14:textId="22F6932C" w:rsidR="00FC0F09" w:rsidRDefault="0054145D" w:rsidP="00FC0F09">
      <w:pPr>
        <w:widowControl w:val="0"/>
        <w:autoSpaceDE w:val="0"/>
        <w:autoSpaceDN w:val="0"/>
        <w:adjustRightInd w:val="0"/>
        <w:spacing w:before="120" w:after="120"/>
        <w:ind w:left="640" w:hanging="640"/>
        <w:rPr>
          <w:rFonts w:ascii="Arial" w:hAnsi="Arial" w:cs="Arial"/>
          <w:noProof/>
          <w:sz w:val="22"/>
        </w:rPr>
      </w:pPr>
      <w:hyperlink r:id="rId17" w:history="1">
        <w:r w:rsidR="008F1F79" w:rsidRPr="008F1F79">
          <w:rPr>
            <w:rStyle w:val="Hyperlink"/>
            <w:rFonts w:ascii="Arial" w:hAnsi="Arial" w:cs="Arial"/>
            <w:noProof/>
            <w:sz w:val="22"/>
          </w:rPr>
          <w:t>https://pubmed.ncbi.nlm.nih.gov/28893811/</w:t>
        </w:r>
      </w:hyperlink>
    </w:p>
    <w:p w14:paraId="6878BE85" w14:textId="77777777" w:rsidR="008F1F79" w:rsidRDefault="008F1F79" w:rsidP="00FC0F09">
      <w:pPr>
        <w:widowControl w:val="0"/>
        <w:autoSpaceDE w:val="0"/>
        <w:autoSpaceDN w:val="0"/>
        <w:adjustRightInd w:val="0"/>
        <w:spacing w:before="120" w:after="120"/>
        <w:ind w:left="640" w:hanging="640"/>
        <w:rPr>
          <w:rFonts w:ascii="Arial" w:hAnsi="Arial" w:cs="Arial"/>
          <w:noProof/>
          <w:sz w:val="22"/>
        </w:rPr>
      </w:pPr>
    </w:p>
    <w:p w14:paraId="6932C9C1" w14:textId="46AC61EB" w:rsidR="00FC0F09" w:rsidRPr="008F1F79" w:rsidRDefault="0005069A" w:rsidP="00B309BF">
      <w:pPr>
        <w:widowControl w:val="0"/>
        <w:autoSpaceDE w:val="0"/>
        <w:autoSpaceDN w:val="0"/>
        <w:adjustRightInd w:val="0"/>
        <w:spacing w:before="120" w:after="120"/>
        <w:ind w:left="640" w:hanging="640"/>
        <w:jc w:val="center"/>
        <w:rPr>
          <w:rFonts w:ascii="Arial" w:hAnsi="Arial" w:cs="Arial"/>
          <w:b/>
          <w:bCs/>
          <w:i/>
          <w:iCs/>
          <w:noProof/>
          <w:sz w:val="22"/>
          <w:u w:val="single"/>
        </w:rPr>
      </w:pPr>
      <w:r w:rsidRPr="008F1F79">
        <w:rPr>
          <w:rFonts w:ascii="Arial" w:hAnsi="Arial" w:cs="Arial"/>
          <w:b/>
          <w:bCs/>
          <w:noProof/>
          <w:sz w:val="22"/>
          <w:u w:val="single"/>
        </w:rPr>
        <w:t xml:space="preserve">The </w:t>
      </w:r>
      <w:r w:rsidR="00FC0F09" w:rsidRPr="008F1F79">
        <w:rPr>
          <w:rFonts w:ascii="Arial" w:hAnsi="Arial" w:cs="Arial"/>
          <w:b/>
          <w:bCs/>
          <w:noProof/>
          <w:sz w:val="22"/>
          <w:u w:val="single"/>
        </w:rPr>
        <w:t>impact of electronic health record systems on clinical documentation times: A systematic review</w:t>
      </w:r>
    </w:p>
    <w:p w14:paraId="61FC524F" w14:textId="54EA2386" w:rsidR="00FC0F09" w:rsidRDefault="0054145D" w:rsidP="00FC0F09">
      <w:pPr>
        <w:rPr>
          <w:rFonts w:ascii="Arial" w:hAnsi="Arial" w:cs="Arial"/>
          <w:noProof/>
          <w:sz w:val="22"/>
        </w:rPr>
      </w:pPr>
      <w:hyperlink r:id="rId18" w:history="1">
        <w:r w:rsidR="008F1F79" w:rsidRPr="008F1F79">
          <w:rPr>
            <w:rStyle w:val="Hyperlink"/>
            <w:rFonts w:ascii="Arial" w:hAnsi="Arial" w:cs="Arial"/>
            <w:noProof/>
            <w:sz w:val="22"/>
          </w:rPr>
          <w:t>https://pubmed.ncbi.nlm.nih.gov/29895467/</w:t>
        </w:r>
      </w:hyperlink>
    </w:p>
    <w:p w14:paraId="3561ABD0" w14:textId="77777777" w:rsidR="008F1F79" w:rsidRPr="00FC0F09" w:rsidRDefault="008F1F79" w:rsidP="00FC0F09">
      <w:pPr>
        <w:rPr>
          <w:rStyle w:val="Hyperlink"/>
          <w:shd w:val="clear" w:color="auto" w:fill="FFFFFF"/>
        </w:rPr>
      </w:pPr>
    </w:p>
    <w:p w14:paraId="5DA15BCE" w14:textId="77777777" w:rsidR="0005069A" w:rsidRPr="008F1F79" w:rsidRDefault="0005069A" w:rsidP="00B309BF">
      <w:pPr>
        <w:widowControl w:val="0"/>
        <w:autoSpaceDE w:val="0"/>
        <w:autoSpaceDN w:val="0"/>
        <w:adjustRightInd w:val="0"/>
        <w:spacing w:before="120" w:after="120"/>
        <w:ind w:left="640" w:hanging="640"/>
        <w:jc w:val="center"/>
        <w:rPr>
          <w:rFonts w:ascii="Arial" w:hAnsi="Arial" w:cs="Arial"/>
          <w:b/>
          <w:bCs/>
          <w:noProof/>
          <w:sz w:val="22"/>
          <w:u w:val="single"/>
        </w:rPr>
      </w:pPr>
      <w:r w:rsidRPr="008F1F79">
        <w:rPr>
          <w:rFonts w:ascii="Arial" w:hAnsi="Arial" w:cs="Arial"/>
          <w:b/>
          <w:bCs/>
          <w:noProof/>
          <w:sz w:val="22"/>
          <w:u w:val="single"/>
        </w:rPr>
        <w:t>The Influence of Integrated Electronic Medical Records and Computerized Nursing Notes on Nurses’ Time Spent in Documentation</w:t>
      </w:r>
    </w:p>
    <w:p w14:paraId="2CA273F0" w14:textId="5D68ABE5" w:rsidR="00C344E6" w:rsidRDefault="0054145D">
      <w:hyperlink r:id="rId19" w:history="1">
        <w:r w:rsidR="008F1F79" w:rsidRPr="008F1F79">
          <w:rPr>
            <w:rStyle w:val="Hyperlink"/>
            <w:rFonts w:ascii="Arial" w:hAnsi="Arial" w:cs="Arial"/>
            <w:noProof/>
            <w:sz w:val="22"/>
          </w:rPr>
          <w:t>https://pubmed.ncbi.nlm.nih.gov/22411414/</w:t>
        </w:r>
      </w:hyperlink>
    </w:p>
    <w:p w14:paraId="372ACDF0" w14:textId="2DA35103" w:rsidR="0005069A" w:rsidRPr="00987660" w:rsidRDefault="0005069A" w:rsidP="0005069A">
      <w:pPr>
        <w:widowControl w:val="0"/>
        <w:autoSpaceDE w:val="0"/>
        <w:autoSpaceDN w:val="0"/>
        <w:adjustRightInd w:val="0"/>
        <w:spacing w:before="120" w:after="120"/>
        <w:ind w:left="640" w:hanging="640"/>
        <w:rPr>
          <w:rFonts w:ascii="Arial" w:hAnsi="Arial" w:cs="Arial"/>
          <w:b/>
          <w:bCs/>
          <w:noProof/>
          <w:sz w:val="22"/>
          <w:u w:val="single"/>
        </w:rPr>
      </w:pPr>
      <w:r w:rsidRPr="00987660">
        <w:rPr>
          <w:rFonts w:ascii="Arial" w:hAnsi="Arial" w:cs="Arial"/>
          <w:b/>
          <w:bCs/>
          <w:noProof/>
          <w:sz w:val="22"/>
          <w:u w:val="single"/>
        </w:rPr>
        <w:fldChar w:fldCharType="begin" w:fldLock="1"/>
      </w:r>
      <w:r w:rsidRPr="00987660">
        <w:rPr>
          <w:rFonts w:ascii="Arial" w:hAnsi="Arial" w:cs="Arial"/>
          <w:b/>
          <w:bCs/>
          <w:noProof/>
          <w:sz w:val="22"/>
          <w:u w:val="single"/>
        </w:rPr>
        <w:instrText xml:space="preserve">ADDIN Mendeley Bibliography CSL_BIBLIOGRAPHY </w:instrText>
      </w:r>
      <w:r w:rsidRPr="00987660">
        <w:rPr>
          <w:rFonts w:ascii="Arial" w:hAnsi="Arial" w:cs="Arial"/>
          <w:b/>
          <w:bCs/>
          <w:noProof/>
          <w:sz w:val="22"/>
          <w:u w:val="single"/>
        </w:rPr>
        <w:fldChar w:fldCharType="separate"/>
      </w:r>
    </w:p>
    <w:p w14:paraId="52AAA0B2" w14:textId="6B627FAA" w:rsidR="0005069A" w:rsidRPr="00987660" w:rsidRDefault="008F1F79" w:rsidP="00B309BF">
      <w:pPr>
        <w:widowControl w:val="0"/>
        <w:autoSpaceDE w:val="0"/>
        <w:autoSpaceDN w:val="0"/>
        <w:adjustRightInd w:val="0"/>
        <w:spacing w:before="120" w:after="120"/>
        <w:ind w:left="640" w:hanging="640"/>
        <w:jc w:val="center"/>
        <w:rPr>
          <w:rFonts w:ascii="Arial" w:hAnsi="Arial" w:cs="Arial"/>
          <w:b/>
          <w:bCs/>
          <w:noProof/>
          <w:sz w:val="22"/>
          <w:u w:val="single"/>
        </w:rPr>
      </w:pPr>
      <w:r w:rsidRPr="00987660">
        <w:rPr>
          <w:rFonts w:ascii="Arial" w:hAnsi="Arial" w:cs="Arial"/>
          <w:b/>
          <w:bCs/>
          <w:noProof/>
          <w:sz w:val="22"/>
          <w:u w:val="single"/>
        </w:rPr>
        <w:t>Automated clinical documentation: does it allow nurses more time for patient care?</w:t>
      </w:r>
    </w:p>
    <w:p w14:paraId="6DD9B10F" w14:textId="4238C7A5" w:rsidR="0005069A" w:rsidRPr="0054145D" w:rsidRDefault="00987660" w:rsidP="00987660">
      <w:pPr>
        <w:widowControl w:val="0"/>
        <w:autoSpaceDE w:val="0"/>
        <w:autoSpaceDN w:val="0"/>
        <w:adjustRightInd w:val="0"/>
        <w:spacing w:before="120" w:after="120"/>
        <w:ind w:left="640" w:hanging="640"/>
        <w:rPr>
          <w:rFonts w:ascii="Arial" w:hAnsi="Arial" w:cs="Arial"/>
          <w:noProof/>
          <w:sz w:val="22"/>
        </w:rPr>
      </w:pPr>
      <w:r w:rsidRPr="0054145D">
        <w:rPr>
          <w:rFonts w:ascii="Arial" w:hAnsi="Arial" w:cs="Arial"/>
          <w:noProof/>
          <w:sz w:val="22"/>
        </w:rPr>
        <w:t>https://pubmed.ncbi.nlm.nih.gov/21685832/</w:t>
      </w:r>
    </w:p>
    <w:p w14:paraId="174FCA1A" w14:textId="77777777" w:rsidR="00987660" w:rsidRPr="00987660" w:rsidRDefault="00987660" w:rsidP="0005069A">
      <w:pPr>
        <w:widowControl w:val="0"/>
        <w:autoSpaceDE w:val="0"/>
        <w:autoSpaceDN w:val="0"/>
        <w:adjustRightInd w:val="0"/>
        <w:spacing w:before="120" w:after="120"/>
        <w:ind w:left="640" w:hanging="640"/>
        <w:rPr>
          <w:rFonts w:ascii="Arial" w:hAnsi="Arial" w:cs="Arial"/>
          <w:b/>
          <w:bCs/>
          <w:noProof/>
          <w:sz w:val="22"/>
          <w:u w:val="single"/>
        </w:rPr>
      </w:pPr>
    </w:p>
    <w:p w14:paraId="536A7A80" w14:textId="53B5EA5F" w:rsidR="0005069A" w:rsidRPr="00987660" w:rsidRDefault="0005069A" w:rsidP="00B309BF">
      <w:pPr>
        <w:widowControl w:val="0"/>
        <w:autoSpaceDE w:val="0"/>
        <w:autoSpaceDN w:val="0"/>
        <w:adjustRightInd w:val="0"/>
        <w:spacing w:before="120" w:after="120"/>
        <w:ind w:left="640" w:hanging="640"/>
        <w:jc w:val="center"/>
        <w:rPr>
          <w:rFonts w:ascii="Arial" w:hAnsi="Arial" w:cs="Arial"/>
          <w:b/>
          <w:bCs/>
          <w:noProof/>
          <w:sz w:val="22"/>
          <w:u w:val="single"/>
        </w:rPr>
      </w:pPr>
      <w:r w:rsidRPr="00987660">
        <w:rPr>
          <w:rFonts w:ascii="Arial" w:hAnsi="Arial" w:cs="Arial"/>
          <w:b/>
          <w:bCs/>
          <w:noProof/>
          <w:sz w:val="22"/>
          <w:u w:val="single"/>
        </w:rPr>
        <w:t>Quantifying and Visualizing Nursing Flowsheet Documentation Burden in Acute and Critical Care</w:t>
      </w:r>
    </w:p>
    <w:p w14:paraId="614ECDF2" w14:textId="04ED1342" w:rsidR="0005069A" w:rsidRPr="0054145D" w:rsidRDefault="0005069A" w:rsidP="00987660">
      <w:pPr>
        <w:widowControl w:val="0"/>
        <w:autoSpaceDE w:val="0"/>
        <w:autoSpaceDN w:val="0"/>
        <w:adjustRightInd w:val="0"/>
        <w:spacing w:before="120" w:after="120"/>
        <w:ind w:left="640" w:hanging="640"/>
        <w:rPr>
          <w:rFonts w:ascii="Arial" w:hAnsi="Arial" w:cs="Arial"/>
          <w:noProof/>
          <w:sz w:val="22"/>
        </w:rPr>
      </w:pPr>
      <w:r w:rsidRPr="0054145D">
        <w:rPr>
          <w:rFonts w:ascii="Arial" w:hAnsi="Arial" w:cs="Arial"/>
          <w:noProof/>
          <w:sz w:val="22"/>
        </w:rPr>
        <w:t>https://www.ncbi.nlm.nih.gov/pmc/articles/PMC6371331/</w:t>
      </w:r>
    </w:p>
    <w:p w14:paraId="13BDB793" w14:textId="77777777" w:rsidR="0005069A" w:rsidRPr="00987660" w:rsidRDefault="0005069A" w:rsidP="0005069A">
      <w:pPr>
        <w:widowControl w:val="0"/>
        <w:autoSpaceDE w:val="0"/>
        <w:autoSpaceDN w:val="0"/>
        <w:adjustRightInd w:val="0"/>
        <w:spacing w:before="120" w:after="120"/>
        <w:ind w:left="640" w:hanging="640"/>
        <w:rPr>
          <w:rFonts w:ascii="Arial" w:hAnsi="Arial" w:cs="Arial"/>
          <w:b/>
          <w:bCs/>
          <w:noProof/>
          <w:sz w:val="22"/>
          <w:u w:val="single"/>
        </w:rPr>
      </w:pPr>
    </w:p>
    <w:p w14:paraId="6C1F12C0" w14:textId="7F1F4862" w:rsidR="0054145D" w:rsidRDefault="0005069A" w:rsidP="0054145D">
      <w:pPr>
        <w:widowControl w:val="0"/>
        <w:autoSpaceDE w:val="0"/>
        <w:autoSpaceDN w:val="0"/>
        <w:adjustRightInd w:val="0"/>
        <w:spacing w:before="120" w:after="120"/>
        <w:ind w:left="640" w:hanging="640"/>
        <w:jc w:val="center"/>
        <w:rPr>
          <w:rFonts w:ascii="Arial" w:hAnsi="Arial" w:cs="Arial"/>
          <w:b/>
          <w:bCs/>
          <w:noProof/>
          <w:sz w:val="22"/>
          <w:u w:val="single"/>
        </w:rPr>
      </w:pPr>
      <w:r w:rsidRPr="00987660">
        <w:rPr>
          <w:rFonts w:ascii="Arial" w:hAnsi="Arial" w:cs="Arial"/>
          <w:b/>
          <w:bCs/>
          <w:noProof/>
          <w:sz w:val="22"/>
          <w:u w:val="single"/>
        </w:rPr>
        <w:t>Physician stress and burnout: the impact of health information technology</w:t>
      </w:r>
    </w:p>
    <w:p w14:paraId="36EA5BB0" w14:textId="4E8C016A" w:rsidR="0005069A" w:rsidRPr="0054145D" w:rsidRDefault="0005069A" w:rsidP="00B309BF">
      <w:pPr>
        <w:widowControl w:val="0"/>
        <w:autoSpaceDE w:val="0"/>
        <w:autoSpaceDN w:val="0"/>
        <w:adjustRightInd w:val="0"/>
        <w:spacing w:before="120" w:after="120"/>
        <w:ind w:left="640" w:hanging="640"/>
        <w:rPr>
          <w:rFonts w:ascii="Arial" w:hAnsi="Arial" w:cs="Arial"/>
          <w:noProof/>
          <w:sz w:val="22"/>
        </w:rPr>
      </w:pPr>
      <w:r w:rsidRPr="0054145D">
        <w:rPr>
          <w:rFonts w:ascii="Arial" w:hAnsi="Arial" w:cs="Arial"/>
          <w:noProof/>
          <w:sz w:val="22"/>
        </w:rPr>
        <w:t>https://academic.oup.com/jamia/article/26/2/106/5230918?login=true</w:t>
      </w:r>
    </w:p>
    <w:p w14:paraId="2320DE5D" w14:textId="77777777" w:rsidR="0005069A" w:rsidRPr="00987660" w:rsidRDefault="0005069A" w:rsidP="0005069A">
      <w:pPr>
        <w:widowControl w:val="0"/>
        <w:autoSpaceDE w:val="0"/>
        <w:autoSpaceDN w:val="0"/>
        <w:adjustRightInd w:val="0"/>
        <w:spacing w:before="120" w:after="120"/>
        <w:ind w:left="640" w:hanging="640"/>
        <w:rPr>
          <w:rFonts w:ascii="Arial" w:hAnsi="Arial" w:cs="Arial"/>
          <w:b/>
          <w:bCs/>
          <w:noProof/>
          <w:sz w:val="22"/>
          <w:u w:val="single"/>
        </w:rPr>
      </w:pPr>
    </w:p>
    <w:p w14:paraId="5C3D69E1" w14:textId="3347E92D" w:rsidR="0005069A" w:rsidRPr="00987660" w:rsidRDefault="0005069A" w:rsidP="00B309BF">
      <w:pPr>
        <w:widowControl w:val="0"/>
        <w:autoSpaceDE w:val="0"/>
        <w:autoSpaceDN w:val="0"/>
        <w:adjustRightInd w:val="0"/>
        <w:spacing w:before="120" w:after="120"/>
        <w:ind w:left="640" w:hanging="640"/>
        <w:jc w:val="center"/>
        <w:rPr>
          <w:rFonts w:ascii="Arial" w:hAnsi="Arial" w:cs="Arial"/>
          <w:b/>
          <w:bCs/>
          <w:noProof/>
          <w:sz w:val="22"/>
          <w:u w:val="single"/>
        </w:rPr>
      </w:pPr>
      <w:r w:rsidRPr="00987660">
        <w:rPr>
          <w:rFonts w:ascii="Arial" w:hAnsi="Arial" w:cs="Arial"/>
          <w:b/>
          <w:bCs/>
          <w:noProof/>
          <w:sz w:val="22"/>
          <w:u w:val="single"/>
        </w:rPr>
        <w:t>Burnout Among Health Care Professionals: A Call to Explore and Address This Underrecognized Threat to Safe, High-Quality Care</w:t>
      </w:r>
    </w:p>
    <w:p w14:paraId="0AE94056" w14:textId="77777777" w:rsidR="0005069A" w:rsidRPr="0054145D" w:rsidRDefault="0005069A" w:rsidP="0005069A">
      <w:pPr>
        <w:widowControl w:val="0"/>
        <w:autoSpaceDE w:val="0"/>
        <w:autoSpaceDN w:val="0"/>
        <w:adjustRightInd w:val="0"/>
        <w:spacing w:before="120" w:after="120"/>
        <w:ind w:left="640" w:hanging="640"/>
        <w:rPr>
          <w:rFonts w:ascii="Arial" w:hAnsi="Arial" w:cs="Arial"/>
          <w:noProof/>
          <w:sz w:val="22"/>
        </w:rPr>
      </w:pPr>
      <w:r w:rsidRPr="0054145D">
        <w:rPr>
          <w:rFonts w:ascii="Arial" w:hAnsi="Arial" w:cs="Arial"/>
          <w:noProof/>
          <w:sz w:val="22"/>
        </w:rPr>
        <w:t>https://nam.edu/burnout-among-health-care-professionals-a-call-to-explore-and-address-this-underrecognized-threat-to-safe-high-quality-care/</w:t>
      </w:r>
    </w:p>
    <w:p w14:paraId="45464093" w14:textId="77777777" w:rsidR="0005069A" w:rsidRPr="00987660" w:rsidRDefault="0005069A" w:rsidP="0005069A">
      <w:pPr>
        <w:widowControl w:val="0"/>
        <w:autoSpaceDE w:val="0"/>
        <w:autoSpaceDN w:val="0"/>
        <w:adjustRightInd w:val="0"/>
        <w:spacing w:before="120" w:after="120"/>
        <w:ind w:left="640" w:hanging="640"/>
        <w:rPr>
          <w:rFonts w:ascii="Arial" w:hAnsi="Arial" w:cs="Arial"/>
          <w:b/>
          <w:bCs/>
          <w:noProof/>
          <w:sz w:val="22"/>
          <w:u w:val="single"/>
        </w:rPr>
      </w:pPr>
    </w:p>
    <w:p w14:paraId="2DAD7FFB" w14:textId="558D92DC" w:rsidR="008F1F79" w:rsidRPr="00987660" w:rsidRDefault="0005069A" w:rsidP="00B309BF">
      <w:pPr>
        <w:widowControl w:val="0"/>
        <w:autoSpaceDE w:val="0"/>
        <w:autoSpaceDN w:val="0"/>
        <w:adjustRightInd w:val="0"/>
        <w:spacing w:before="120" w:after="120"/>
        <w:ind w:left="640" w:hanging="640"/>
        <w:jc w:val="center"/>
        <w:rPr>
          <w:rFonts w:ascii="Arial" w:hAnsi="Arial" w:cs="Arial"/>
          <w:b/>
          <w:bCs/>
          <w:noProof/>
          <w:sz w:val="22"/>
          <w:u w:val="single"/>
        </w:rPr>
      </w:pPr>
      <w:r w:rsidRPr="00987660">
        <w:rPr>
          <w:rFonts w:ascii="Arial" w:hAnsi="Arial" w:cs="Arial"/>
          <w:b/>
          <w:bCs/>
          <w:noProof/>
          <w:sz w:val="22"/>
          <w:u w:val="single"/>
        </w:rPr>
        <w:t>Some unintended consequences of information technology in health care: the nature of patient care information system-related errors</w:t>
      </w:r>
    </w:p>
    <w:p w14:paraId="2D791BD4" w14:textId="2DDE5BE0" w:rsidR="008F1F79" w:rsidRPr="0054145D" w:rsidRDefault="00987660" w:rsidP="0005069A">
      <w:pPr>
        <w:widowControl w:val="0"/>
        <w:autoSpaceDE w:val="0"/>
        <w:autoSpaceDN w:val="0"/>
        <w:adjustRightInd w:val="0"/>
        <w:spacing w:before="120" w:after="120"/>
        <w:ind w:left="640" w:hanging="640"/>
        <w:rPr>
          <w:rFonts w:ascii="Arial" w:hAnsi="Arial" w:cs="Arial"/>
          <w:noProof/>
          <w:sz w:val="22"/>
        </w:rPr>
      </w:pPr>
      <w:r w:rsidRPr="0054145D">
        <w:rPr>
          <w:rFonts w:ascii="Arial" w:hAnsi="Arial" w:cs="Arial"/>
          <w:noProof/>
          <w:sz w:val="22"/>
        </w:rPr>
        <w:t>https://www.ncbi.nlm.nih.gov/pmc/articles/PMC353015/</w:t>
      </w:r>
    </w:p>
    <w:p w14:paraId="46776F59" w14:textId="77777777" w:rsidR="00987660" w:rsidRPr="00987660" w:rsidRDefault="00987660" w:rsidP="0005069A">
      <w:pPr>
        <w:widowControl w:val="0"/>
        <w:autoSpaceDE w:val="0"/>
        <w:autoSpaceDN w:val="0"/>
        <w:adjustRightInd w:val="0"/>
        <w:spacing w:before="120" w:after="120"/>
        <w:ind w:left="640" w:hanging="640"/>
        <w:rPr>
          <w:rFonts w:ascii="Arial" w:hAnsi="Arial" w:cs="Arial"/>
          <w:b/>
          <w:bCs/>
          <w:noProof/>
          <w:sz w:val="22"/>
          <w:u w:val="single"/>
        </w:rPr>
      </w:pPr>
    </w:p>
    <w:p w14:paraId="44679AF3" w14:textId="74138F9B" w:rsidR="0005069A" w:rsidRPr="00987660" w:rsidRDefault="0005069A" w:rsidP="00B309BF">
      <w:pPr>
        <w:widowControl w:val="0"/>
        <w:autoSpaceDE w:val="0"/>
        <w:autoSpaceDN w:val="0"/>
        <w:adjustRightInd w:val="0"/>
        <w:spacing w:before="120" w:after="120"/>
        <w:ind w:left="640" w:hanging="640"/>
        <w:jc w:val="center"/>
        <w:rPr>
          <w:rFonts w:ascii="Arial" w:hAnsi="Arial" w:cs="Arial"/>
          <w:b/>
          <w:bCs/>
          <w:noProof/>
          <w:sz w:val="22"/>
          <w:u w:val="single"/>
        </w:rPr>
      </w:pPr>
      <w:r w:rsidRPr="00987660">
        <w:rPr>
          <w:rFonts w:ascii="Arial" w:hAnsi="Arial" w:cs="Arial"/>
          <w:b/>
          <w:bCs/>
          <w:noProof/>
          <w:sz w:val="22"/>
          <w:u w:val="single"/>
        </w:rPr>
        <w:t>Factors Affecting Physician Professional Satisfaction and Their Implications for Patient Care, Health Systems, and Health Policy</w:t>
      </w:r>
    </w:p>
    <w:p w14:paraId="35D2D966" w14:textId="74A52454" w:rsidR="008F1F79" w:rsidRPr="0054145D" w:rsidRDefault="008F1F79" w:rsidP="0005069A">
      <w:pPr>
        <w:widowControl w:val="0"/>
        <w:autoSpaceDE w:val="0"/>
        <w:autoSpaceDN w:val="0"/>
        <w:adjustRightInd w:val="0"/>
        <w:spacing w:before="120" w:after="120"/>
        <w:ind w:left="640" w:hanging="640"/>
        <w:rPr>
          <w:rFonts w:ascii="Arial" w:hAnsi="Arial" w:cs="Arial"/>
          <w:noProof/>
          <w:sz w:val="22"/>
        </w:rPr>
      </w:pPr>
      <w:r w:rsidRPr="0054145D">
        <w:rPr>
          <w:rFonts w:ascii="Arial" w:hAnsi="Arial" w:cs="Arial"/>
          <w:noProof/>
          <w:sz w:val="22"/>
        </w:rPr>
        <w:lastRenderedPageBreak/>
        <w:t>https://www.ncbi.nlm.nih.gov/pmc/articles/PMC5051918/</w:t>
      </w:r>
    </w:p>
    <w:p w14:paraId="0DD37DEA" w14:textId="7F192945" w:rsidR="008F1F79" w:rsidRPr="00987660" w:rsidRDefault="008F1F79" w:rsidP="0005069A">
      <w:pPr>
        <w:widowControl w:val="0"/>
        <w:autoSpaceDE w:val="0"/>
        <w:autoSpaceDN w:val="0"/>
        <w:adjustRightInd w:val="0"/>
        <w:spacing w:before="120" w:after="120"/>
        <w:ind w:left="640" w:hanging="640"/>
        <w:rPr>
          <w:rFonts w:ascii="Arial" w:hAnsi="Arial" w:cs="Arial"/>
          <w:b/>
          <w:bCs/>
          <w:noProof/>
          <w:sz w:val="22"/>
          <w:u w:val="single"/>
        </w:rPr>
      </w:pPr>
    </w:p>
    <w:p w14:paraId="61196D7B" w14:textId="7485CAD5" w:rsidR="008F1F79" w:rsidRPr="00987660" w:rsidRDefault="0005069A" w:rsidP="00B309BF">
      <w:pPr>
        <w:widowControl w:val="0"/>
        <w:autoSpaceDE w:val="0"/>
        <w:autoSpaceDN w:val="0"/>
        <w:adjustRightInd w:val="0"/>
        <w:spacing w:before="120" w:after="120"/>
        <w:ind w:left="640" w:hanging="640"/>
        <w:jc w:val="center"/>
        <w:rPr>
          <w:rFonts w:ascii="Arial" w:hAnsi="Arial" w:cs="Arial"/>
          <w:b/>
          <w:bCs/>
          <w:noProof/>
          <w:sz w:val="22"/>
          <w:u w:val="single"/>
        </w:rPr>
      </w:pPr>
      <w:r w:rsidRPr="00987660">
        <w:rPr>
          <w:rFonts w:ascii="Arial" w:hAnsi="Arial" w:cs="Arial"/>
          <w:b/>
          <w:bCs/>
          <w:noProof/>
          <w:sz w:val="22"/>
          <w:u w:val="single"/>
        </w:rPr>
        <w:t>Taking Action Against Clinician Burnout</w:t>
      </w:r>
    </w:p>
    <w:p w14:paraId="082B8C5D" w14:textId="3CA290F7" w:rsidR="008F1F79" w:rsidRPr="0054145D" w:rsidRDefault="00987660" w:rsidP="0005069A">
      <w:pPr>
        <w:widowControl w:val="0"/>
        <w:autoSpaceDE w:val="0"/>
        <w:autoSpaceDN w:val="0"/>
        <w:adjustRightInd w:val="0"/>
        <w:spacing w:before="120" w:after="120"/>
        <w:ind w:left="640" w:hanging="640"/>
        <w:rPr>
          <w:rFonts w:ascii="Arial" w:hAnsi="Arial" w:cs="Arial"/>
          <w:noProof/>
          <w:sz w:val="22"/>
        </w:rPr>
      </w:pPr>
      <w:r w:rsidRPr="0054145D">
        <w:rPr>
          <w:rFonts w:ascii="Arial" w:hAnsi="Arial" w:cs="Arial"/>
          <w:noProof/>
          <w:sz w:val="22"/>
        </w:rPr>
        <w:t>https://www.nap.edu/catalog/25521/taking-action-against-clinician-burnout-a-systems-approach-to-professional</w:t>
      </w:r>
      <w:r w:rsidR="0005069A" w:rsidRPr="0054145D">
        <w:rPr>
          <w:rFonts w:ascii="Arial" w:hAnsi="Arial" w:cs="Arial"/>
          <w:noProof/>
          <w:sz w:val="22"/>
        </w:rPr>
        <w:t>Burnout and medical errors among American surgeons</w:t>
      </w:r>
    </w:p>
    <w:p w14:paraId="6A275A2B" w14:textId="77777777" w:rsidR="008F1F79" w:rsidRPr="00987660" w:rsidRDefault="008F1F79" w:rsidP="0005069A">
      <w:pPr>
        <w:widowControl w:val="0"/>
        <w:autoSpaceDE w:val="0"/>
        <w:autoSpaceDN w:val="0"/>
        <w:adjustRightInd w:val="0"/>
        <w:spacing w:before="120" w:after="120"/>
        <w:ind w:left="640" w:hanging="640"/>
        <w:rPr>
          <w:rFonts w:ascii="Arial" w:hAnsi="Arial" w:cs="Arial"/>
          <w:b/>
          <w:bCs/>
          <w:noProof/>
          <w:sz w:val="22"/>
          <w:u w:val="single"/>
        </w:rPr>
      </w:pPr>
    </w:p>
    <w:p w14:paraId="539B3897" w14:textId="09B46F88" w:rsidR="008F1F79" w:rsidRPr="00987660" w:rsidRDefault="0005069A" w:rsidP="00B309BF">
      <w:pPr>
        <w:widowControl w:val="0"/>
        <w:autoSpaceDE w:val="0"/>
        <w:autoSpaceDN w:val="0"/>
        <w:adjustRightInd w:val="0"/>
        <w:spacing w:before="120" w:after="120"/>
        <w:ind w:left="640" w:hanging="640"/>
        <w:jc w:val="center"/>
        <w:rPr>
          <w:rFonts w:ascii="Arial" w:hAnsi="Arial" w:cs="Arial"/>
          <w:b/>
          <w:bCs/>
          <w:noProof/>
          <w:sz w:val="22"/>
          <w:u w:val="single"/>
        </w:rPr>
      </w:pPr>
      <w:r w:rsidRPr="00987660">
        <w:rPr>
          <w:rFonts w:ascii="Arial" w:hAnsi="Arial" w:cs="Arial"/>
          <w:b/>
          <w:bCs/>
          <w:noProof/>
          <w:sz w:val="22"/>
          <w:u w:val="single"/>
        </w:rPr>
        <w:t>Association of resident fatigue and distress with perceived medical errors</w:t>
      </w:r>
    </w:p>
    <w:p w14:paraId="44239CE2" w14:textId="48FE59A1" w:rsidR="008F1F79" w:rsidRPr="0054145D" w:rsidRDefault="00987660" w:rsidP="0005069A">
      <w:pPr>
        <w:widowControl w:val="0"/>
        <w:autoSpaceDE w:val="0"/>
        <w:autoSpaceDN w:val="0"/>
        <w:adjustRightInd w:val="0"/>
        <w:spacing w:before="120" w:after="120"/>
        <w:ind w:left="640" w:hanging="640"/>
        <w:rPr>
          <w:rFonts w:ascii="Arial" w:hAnsi="Arial" w:cs="Arial"/>
          <w:noProof/>
          <w:sz w:val="22"/>
        </w:rPr>
      </w:pPr>
      <w:r w:rsidRPr="0054145D">
        <w:rPr>
          <w:rFonts w:ascii="Arial" w:hAnsi="Arial" w:cs="Arial"/>
          <w:noProof/>
          <w:sz w:val="22"/>
        </w:rPr>
        <w:t>https://pubmed.ncbi.nlm.nih.gov/19773564/</w:t>
      </w:r>
    </w:p>
    <w:p w14:paraId="60C14596" w14:textId="77777777" w:rsidR="00987660" w:rsidRPr="00987660" w:rsidRDefault="00987660" w:rsidP="0005069A">
      <w:pPr>
        <w:widowControl w:val="0"/>
        <w:autoSpaceDE w:val="0"/>
        <w:autoSpaceDN w:val="0"/>
        <w:adjustRightInd w:val="0"/>
        <w:spacing w:before="120" w:after="120"/>
        <w:ind w:left="640" w:hanging="640"/>
        <w:rPr>
          <w:rFonts w:ascii="Arial" w:hAnsi="Arial" w:cs="Arial"/>
          <w:b/>
          <w:bCs/>
          <w:noProof/>
          <w:sz w:val="22"/>
          <w:u w:val="single"/>
        </w:rPr>
      </w:pPr>
    </w:p>
    <w:p w14:paraId="009FE147" w14:textId="04D6EBE0" w:rsidR="008F1F79" w:rsidRPr="00987660" w:rsidRDefault="0005069A" w:rsidP="00B309BF">
      <w:pPr>
        <w:widowControl w:val="0"/>
        <w:autoSpaceDE w:val="0"/>
        <w:autoSpaceDN w:val="0"/>
        <w:adjustRightInd w:val="0"/>
        <w:spacing w:before="120" w:after="120"/>
        <w:ind w:left="640" w:hanging="640"/>
        <w:jc w:val="center"/>
        <w:rPr>
          <w:rFonts w:ascii="Arial" w:hAnsi="Arial" w:cs="Arial"/>
          <w:b/>
          <w:bCs/>
          <w:noProof/>
          <w:sz w:val="22"/>
          <w:u w:val="single"/>
        </w:rPr>
      </w:pPr>
      <w:r w:rsidRPr="00987660">
        <w:rPr>
          <w:rFonts w:ascii="Arial" w:hAnsi="Arial" w:cs="Arial"/>
          <w:b/>
          <w:bCs/>
          <w:noProof/>
          <w:sz w:val="22"/>
          <w:u w:val="single"/>
        </w:rPr>
        <w:t>The relationship of organizational culture, stress, satisfaction, and burnout with physician-reported error and suboptimal patient care: results from the MEMO study</w:t>
      </w:r>
    </w:p>
    <w:p w14:paraId="4E0C7927" w14:textId="7BE6602D" w:rsidR="008F1F79" w:rsidRPr="0054145D" w:rsidRDefault="00987660" w:rsidP="0005069A">
      <w:pPr>
        <w:widowControl w:val="0"/>
        <w:autoSpaceDE w:val="0"/>
        <w:autoSpaceDN w:val="0"/>
        <w:adjustRightInd w:val="0"/>
        <w:spacing w:before="120" w:after="120"/>
        <w:ind w:left="640" w:hanging="640"/>
        <w:rPr>
          <w:rFonts w:ascii="Arial" w:hAnsi="Arial" w:cs="Arial"/>
          <w:noProof/>
          <w:sz w:val="22"/>
        </w:rPr>
      </w:pPr>
      <w:r w:rsidRPr="0054145D">
        <w:rPr>
          <w:rFonts w:ascii="Arial" w:hAnsi="Arial" w:cs="Arial"/>
          <w:noProof/>
          <w:sz w:val="22"/>
        </w:rPr>
        <w:t>https://pubmed.ncbi.nlm.nih.gov/17666991/</w:t>
      </w:r>
    </w:p>
    <w:p w14:paraId="7ED7B1AA" w14:textId="77777777" w:rsidR="008F1F79" w:rsidRPr="00987660" w:rsidRDefault="008F1F79" w:rsidP="00B309BF">
      <w:pPr>
        <w:widowControl w:val="0"/>
        <w:autoSpaceDE w:val="0"/>
        <w:autoSpaceDN w:val="0"/>
        <w:adjustRightInd w:val="0"/>
        <w:spacing w:before="120" w:after="120"/>
        <w:ind w:left="640" w:hanging="640"/>
        <w:jc w:val="center"/>
        <w:rPr>
          <w:rFonts w:ascii="Arial" w:hAnsi="Arial" w:cs="Arial"/>
          <w:b/>
          <w:bCs/>
          <w:noProof/>
          <w:sz w:val="22"/>
          <w:u w:val="single"/>
        </w:rPr>
      </w:pPr>
    </w:p>
    <w:p w14:paraId="3AD22D47" w14:textId="77777777" w:rsidR="008F1F79" w:rsidRPr="00987660" w:rsidRDefault="0005069A" w:rsidP="00B309BF">
      <w:pPr>
        <w:widowControl w:val="0"/>
        <w:autoSpaceDE w:val="0"/>
        <w:autoSpaceDN w:val="0"/>
        <w:adjustRightInd w:val="0"/>
        <w:spacing w:before="120" w:after="120"/>
        <w:ind w:left="640" w:hanging="640"/>
        <w:jc w:val="center"/>
        <w:rPr>
          <w:rFonts w:ascii="Arial" w:hAnsi="Arial" w:cs="Arial"/>
          <w:b/>
          <w:bCs/>
          <w:noProof/>
          <w:sz w:val="22"/>
          <w:u w:val="single"/>
        </w:rPr>
      </w:pPr>
      <w:r w:rsidRPr="00987660">
        <w:rPr>
          <w:rFonts w:ascii="Arial" w:hAnsi="Arial" w:cs="Arial"/>
          <w:b/>
          <w:bCs/>
          <w:noProof/>
          <w:sz w:val="22"/>
          <w:u w:val="single"/>
        </w:rPr>
        <w:t>Nurse staffing, burnout, and health care-associated infection</w:t>
      </w:r>
    </w:p>
    <w:p w14:paraId="2BA179B7" w14:textId="17FB2B53" w:rsidR="0005069A" w:rsidRPr="0054145D" w:rsidRDefault="00987660" w:rsidP="0005069A">
      <w:pPr>
        <w:widowControl w:val="0"/>
        <w:autoSpaceDE w:val="0"/>
        <w:autoSpaceDN w:val="0"/>
        <w:adjustRightInd w:val="0"/>
        <w:spacing w:before="120" w:after="120"/>
        <w:ind w:left="640" w:hanging="640"/>
        <w:rPr>
          <w:rFonts w:ascii="Arial" w:hAnsi="Arial" w:cs="Arial"/>
          <w:noProof/>
          <w:sz w:val="22"/>
        </w:rPr>
      </w:pPr>
      <w:r w:rsidRPr="0054145D">
        <w:rPr>
          <w:rFonts w:ascii="Arial" w:hAnsi="Arial" w:cs="Arial"/>
          <w:noProof/>
          <w:sz w:val="22"/>
        </w:rPr>
        <w:t>https://www.ncbi.nlm.nih.gov/pmc/articles/PMC3509207/</w:t>
      </w:r>
    </w:p>
    <w:p w14:paraId="6CC72FA1" w14:textId="6E147AD5" w:rsidR="008F1F79" w:rsidRPr="00987660" w:rsidRDefault="008F1F79" w:rsidP="008F1F79">
      <w:pPr>
        <w:widowControl w:val="0"/>
        <w:autoSpaceDE w:val="0"/>
        <w:autoSpaceDN w:val="0"/>
        <w:adjustRightInd w:val="0"/>
        <w:spacing w:before="120" w:after="120"/>
        <w:ind w:left="640" w:hanging="640"/>
        <w:rPr>
          <w:rFonts w:ascii="Arial" w:hAnsi="Arial" w:cs="Arial"/>
          <w:b/>
          <w:bCs/>
          <w:noProof/>
          <w:sz w:val="22"/>
          <w:u w:val="single"/>
        </w:rPr>
      </w:pPr>
    </w:p>
    <w:p w14:paraId="5270CA41" w14:textId="03FD36D7" w:rsidR="00B309BF" w:rsidRPr="00B309BF" w:rsidRDefault="0005069A" w:rsidP="00B309BF">
      <w:pPr>
        <w:pStyle w:val="Heading1"/>
        <w:shd w:val="clear" w:color="auto" w:fill="FFFFFF"/>
        <w:jc w:val="center"/>
        <w:rPr>
          <w:color w:val="16475C"/>
          <w:sz w:val="24"/>
          <w:szCs w:val="24"/>
          <w:u w:val="single"/>
        </w:rPr>
      </w:pPr>
      <w:r w:rsidRPr="00987660">
        <w:rPr>
          <w:rFonts w:ascii="Arial" w:hAnsi="Arial" w:cs="Arial"/>
          <w:b w:val="0"/>
          <w:bCs w:val="0"/>
          <w:noProof/>
          <w:sz w:val="22"/>
          <w:u w:val="single"/>
        </w:rPr>
        <w:fldChar w:fldCharType="end"/>
      </w:r>
      <w:r w:rsidR="00B309BF" w:rsidRPr="00B309BF">
        <w:rPr>
          <w:b w:val="0"/>
          <w:bCs w:val="0"/>
          <w:color w:val="16475C"/>
        </w:rPr>
        <w:t xml:space="preserve"> </w:t>
      </w:r>
      <w:r w:rsidR="00B309BF" w:rsidRPr="00B309BF">
        <w:rPr>
          <w:color w:val="000000" w:themeColor="text1"/>
          <w:sz w:val="24"/>
          <w:szCs w:val="24"/>
          <w:u w:val="single"/>
        </w:rPr>
        <w:t xml:space="preserve">Practice </w:t>
      </w:r>
      <w:proofErr w:type="gramStart"/>
      <w:r w:rsidR="00B309BF" w:rsidRPr="00B309BF">
        <w:rPr>
          <w:color w:val="000000" w:themeColor="text1"/>
          <w:sz w:val="24"/>
          <w:szCs w:val="24"/>
          <w:u w:val="single"/>
        </w:rPr>
        <w:t>And</w:t>
      </w:r>
      <w:proofErr w:type="gramEnd"/>
      <w:r w:rsidR="00B309BF" w:rsidRPr="00B309BF">
        <w:rPr>
          <w:color w:val="000000" w:themeColor="text1"/>
          <w:sz w:val="24"/>
          <w:szCs w:val="24"/>
          <w:u w:val="single"/>
        </w:rPr>
        <w:t xml:space="preserve"> Policy Reset Post-COVID-19: Reversion, Transition, Or Transformation?</w:t>
      </w:r>
    </w:p>
    <w:p w14:paraId="5684544F" w14:textId="687E6FA2" w:rsidR="0005069A" w:rsidRPr="00987660" w:rsidRDefault="0054145D" w:rsidP="0005069A">
      <w:pPr>
        <w:widowControl w:val="0"/>
        <w:autoSpaceDE w:val="0"/>
        <w:autoSpaceDN w:val="0"/>
        <w:adjustRightInd w:val="0"/>
        <w:spacing w:before="120" w:after="120"/>
        <w:ind w:left="640" w:hanging="640"/>
        <w:rPr>
          <w:rFonts w:ascii="Arial" w:hAnsi="Arial" w:cs="Arial"/>
          <w:b/>
          <w:bCs/>
          <w:noProof/>
          <w:sz w:val="22"/>
          <w:u w:val="single"/>
        </w:rPr>
      </w:pPr>
      <w:hyperlink r:id="rId20" w:history="1">
        <w:r w:rsidR="00B309BF" w:rsidRPr="00B309BF">
          <w:rPr>
            <w:rStyle w:val="Hyperlink"/>
            <w:rFonts w:ascii="Arial" w:hAnsi="Arial" w:cs="Arial"/>
            <w:b/>
            <w:bCs/>
            <w:noProof/>
            <w:sz w:val="22"/>
          </w:rPr>
          <w:t>https://www.healthaffairs.org/doi/full/10.1377/hlthaff.2020.00612</w:t>
        </w:r>
      </w:hyperlink>
    </w:p>
    <w:p w14:paraId="49258C1A" w14:textId="5D16CE2B" w:rsidR="0005069A" w:rsidRDefault="0005069A" w:rsidP="00987660">
      <w:pPr>
        <w:widowControl w:val="0"/>
        <w:autoSpaceDE w:val="0"/>
        <w:autoSpaceDN w:val="0"/>
        <w:adjustRightInd w:val="0"/>
        <w:spacing w:before="120" w:after="120"/>
        <w:ind w:left="640" w:hanging="640"/>
        <w:rPr>
          <w:rFonts w:ascii="Arial" w:hAnsi="Arial" w:cs="Arial"/>
          <w:b/>
          <w:bCs/>
          <w:noProof/>
          <w:sz w:val="22"/>
          <w:u w:val="single"/>
        </w:rPr>
      </w:pPr>
    </w:p>
    <w:p w14:paraId="4EF039E3" w14:textId="70E99360" w:rsidR="00790830" w:rsidRDefault="00790830" w:rsidP="00987660">
      <w:pPr>
        <w:widowControl w:val="0"/>
        <w:autoSpaceDE w:val="0"/>
        <w:autoSpaceDN w:val="0"/>
        <w:adjustRightInd w:val="0"/>
        <w:spacing w:before="120" w:after="120"/>
        <w:ind w:left="640" w:hanging="640"/>
        <w:rPr>
          <w:rFonts w:ascii="Arial" w:hAnsi="Arial" w:cs="Arial"/>
          <w:b/>
          <w:bCs/>
          <w:noProof/>
          <w:sz w:val="22"/>
          <w:u w:val="single"/>
        </w:rPr>
      </w:pPr>
    </w:p>
    <w:p w14:paraId="4E7454B6" w14:textId="77777777" w:rsidR="00790830" w:rsidRDefault="00790830" w:rsidP="00790830">
      <w:pPr>
        <w:shd w:val="clear" w:color="auto" w:fill="FFFFFF"/>
        <w:rPr>
          <w:rFonts w:ascii="Calibri" w:hAnsi="Calibri" w:cs="Calibri"/>
          <w:color w:val="000000"/>
          <w:sz w:val="22"/>
          <w:szCs w:val="22"/>
        </w:rPr>
      </w:pPr>
      <w:hyperlink r:id="rId21" w:history="1">
        <w:r>
          <w:rPr>
            <w:rStyle w:val="Hyperlink"/>
            <w:rFonts w:ascii="Segoe UI" w:hAnsi="Segoe UI" w:cs="Segoe UI"/>
          </w:rPr>
          <w:t>Physician Burnout in the Electronic Health Record Era: Are We Ignoring the Real Cause?</w:t>
        </w:r>
      </w:hyperlink>
    </w:p>
    <w:p w14:paraId="5FE29BF0" w14:textId="77777777" w:rsidR="00790830" w:rsidRDefault="00790830" w:rsidP="00790830">
      <w:pPr>
        <w:shd w:val="clear" w:color="auto" w:fill="FFFFFF"/>
        <w:rPr>
          <w:rFonts w:ascii="Calibri" w:hAnsi="Calibri" w:cs="Calibri"/>
          <w:color w:val="000000"/>
          <w:sz w:val="22"/>
          <w:szCs w:val="22"/>
        </w:rPr>
      </w:pPr>
      <w:r>
        <w:rPr>
          <w:rFonts w:ascii="Segoe UI" w:hAnsi="Segoe UI" w:cs="Segoe UI"/>
          <w:color w:val="212121"/>
        </w:rPr>
        <w:t>Downing NL,</w:t>
      </w:r>
      <w:r>
        <w:rPr>
          <w:rFonts w:ascii="Segoe UI" w:hAnsi="Segoe UI" w:cs="Segoe UI"/>
          <w:b/>
          <w:bCs/>
          <w:color w:val="212121"/>
        </w:rPr>
        <w:t> Bates DW</w:t>
      </w:r>
      <w:r>
        <w:rPr>
          <w:rFonts w:ascii="Segoe UI" w:hAnsi="Segoe UI" w:cs="Segoe UI"/>
          <w:color w:val="212121"/>
        </w:rPr>
        <w:t xml:space="preserve">, Longhurst </w:t>
      </w:r>
      <w:proofErr w:type="spellStart"/>
      <w:r>
        <w:rPr>
          <w:rFonts w:ascii="Segoe UI" w:hAnsi="Segoe UI" w:cs="Segoe UI"/>
          <w:color w:val="212121"/>
        </w:rPr>
        <w:t>CA.</w:t>
      </w:r>
      <w:r>
        <w:rPr>
          <w:rFonts w:ascii="Segoe UI" w:hAnsi="Segoe UI" w:cs="Segoe UI"/>
          <w:b/>
          <w:bCs/>
          <w:color w:val="4D8055"/>
        </w:rPr>
        <w:t>Ann</w:t>
      </w:r>
      <w:proofErr w:type="spellEnd"/>
      <w:r>
        <w:rPr>
          <w:rFonts w:ascii="Segoe UI" w:hAnsi="Segoe UI" w:cs="Segoe UI"/>
          <w:b/>
          <w:bCs/>
          <w:color w:val="4D8055"/>
        </w:rPr>
        <w:t xml:space="preserve"> Intern Med</w:t>
      </w:r>
      <w:r>
        <w:rPr>
          <w:rFonts w:ascii="Segoe UI" w:hAnsi="Segoe UI" w:cs="Segoe UI"/>
          <w:color w:val="4D8055"/>
        </w:rPr>
        <w:t xml:space="preserve">. 2018 Jul 3;169(1):50-51. </w:t>
      </w:r>
      <w:proofErr w:type="spellStart"/>
      <w:r>
        <w:rPr>
          <w:rFonts w:ascii="Segoe UI" w:hAnsi="Segoe UI" w:cs="Segoe UI"/>
          <w:color w:val="4D8055"/>
        </w:rPr>
        <w:t>doi</w:t>
      </w:r>
      <w:proofErr w:type="spellEnd"/>
      <w:r>
        <w:rPr>
          <w:rFonts w:ascii="Segoe UI" w:hAnsi="Segoe UI" w:cs="Segoe UI"/>
          <w:color w:val="4D8055"/>
        </w:rPr>
        <w:t xml:space="preserve">: 10.7326/M18-0139. </w:t>
      </w:r>
      <w:proofErr w:type="spellStart"/>
      <w:r>
        <w:rPr>
          <w:rFonts w:ascii="Segoe UI" w:hAnsi="Segoe UI" w:cs="Segoe UI"/>
          <w:color w:val="4D8055"/>
        </w:rPr>
        <w:t>Epub</w:t>
      </w:r>
      <w:proofErr w:type="spellEnd"/>
      <w:r>
        <w:rPr>
          <w:rFonts w:ascii="Segoe UI" w:hAnsi="Segoe UI" w:cs="Segoe UI"/>
          <w:color w:val="4D8055"/>
        </w:rPr>
        <w:t xml:space="preserve"> 2018 May 8.</w:t>
      </w:r>
    </w:p>
    <w:p w14:paraId="13852D84" w14:textId="77777777" w:rsidR="00790830" w:rsidRDefault="00790830" w:rsidP="00790830">
      <w:pPr>
        <w:shd w:val="clear" w:color="auto" w:fill="FFFFFF"/>
        <w:textAlignment w:val="top"/>
        <w:rPr>
          <w:rFonts w:ascii="Calibri" w:hAnsi="Calibri" w:cs="Calibri"/>
          <w:color w:val="000000"/>
          <w:sz w:val="22"/>
          <w:szCs w:val="22"/>
        </w:rPr>
      </w:pPr>
      <w:r>
        <w:rPr>
          <w:rFonts w:ascii="Segoe UI" w:hAnsi="Segoe UI" w:cs="Segoe UI"/>
          <w:color w:val="000000"/>
        </w:rPr>
        <w:t> </w:t>
      </w:r>
    </w:p>
    <w:p w14:paraId="772FE6EF" w14:textId="77777777" w:rsidR="00790830" w:rsidRDefault="00790830" w:rsidP="00790830">
      <w:pPr>
        <w:shd w:val="clear" w:color="auto" w:fill="FFFFFF"/>
        <w:textAlignment w:val="top"/>
        <w:rPr>
          <w:rFonts w:ascii="Calibri" w:hAnsi="Calibri" w:cs="Calibri"/>
          <w:color w:val="000000"/>
          <w:sz w:val="22"/>
          <w:szCs w:val="22"/>
        </w:rPr>
      </w:pPr>
    </w:p>
    <w:p w14:paraId="03BB51B1" w14:textId="77777777" w:rsidR="00790830" w:rsidRDefault="00790830" w:rsidP="00790830">
      <w:pPr>
        <w:rPr>
          <w:rFonts w:ascii="Calibri" w:hAnsi="Calibri" w:cs="Calibri"/>
          <w:color w:val="000000"/>
          <w:sz w:val="22"/>
          <w:szCs w:val="22"/>
        </w:rPr>
      </w:pPr>
      <w:r>
        <w:rPr>
          <w:rFonts w:ascii="Segoe UI" w:hAnsi="Segoe UI" w:cs="Segoe UI"/>
          <w:color w:val="212121"/>
          <w:shd w:val="clear" w:color="auto" w:fill="FFFFFF"/>
        </w:rPr>
        <w:t> </w:t>
      </w:r>
    </w:p>
    <w:p w14:paraId="4439B84F" w14:textId="77777777" w:rsidR="00790830" w:rsidRDefault="00790830" w:rsidP="00790830">
      <w:pPr>
        <w:shd w:val="clear" w:color="auto" w:fill="FFFFFF"/>
        <w:rPr>
          <w:rFonts w:ascii="Calibri" w:hAnsi="Calibri" w:cs="Calibri"/>
          <w:color w:val="000000"/>
          <w:sz w:val="22"/>
          <w:szCs w:val="22"/>
        </w:rPr>
      </w:pPr>
      <w:hyperlink r:id="rId22" w:history="1">
        <w:r>
          <w:rPr>
            <w:rStyle w:val="Hyperlink"/>
            <w:rFonts w:ascii="Segoe UI" w:hAnsi="Segoe UI" w:cs="Segoe UI"/>
            <w:color w:val="4C2C92"/>
          </w:rPr>
          <w:t>Use of Medical Scribes to Reduce </w:t>
        </w:r>
        <w:r>
          <w:rPr>
            <w:rStyle w:val="Hyperlink"/>
            <w:rFonts w:ascii="Segoe UI" w:hAnsi="Segoe UI" w:cs="Segoe UI"/>
            <w:b/>
            <w:bCs/>
            <w:color w:val="4C2C92"/>
          </w:rPr>
          <w:t>Documentation</w:t>
        </w:r>
        <w:r>
          <w:rPr>
            <w:rStyle w:val="Hyperlink"/>
            <w:rFonts w:ascii="Segoe UI" w:hAnsi="Segoe UI" w:cs="Segoe UI"/>
            <w:color w:val="4C2C92"/>
          </w:rPr>
          <w:t xml:space="preserve"> Burden: Are They Where We Need to Go </w:t>
        </w:r>
        <w:proofErr w:type="gramStart"/>
        <w:r>
          <w:rPr>
            <w:rStyle w:val="Hyperlink"/>
            <w:rFonts w:ascii="Segoe UI" w:hAnsi="Segoe UI" w:cs="Segoe UI"/>
            <w:color w:val="4C2C92"/>
          </w:rPr>
          <w:t>With</w:t>
        </w:r>
        <w:proofErr w:type="gramEnd"/>
        <w:r>
          <w:rPr>
            <w:rStyle w:val="Hyperlink"/>
            <w:rFonts w:ascii="Segoe UI" w:hAnsi="Segoe UI" w:cs="Segoe UI"/>
            <w:color w:val="4C2C92"/>
          </w:rPr>
          <w:t xml:space="preserve"> Clinical </w:t>
        </w:r>
        <w:r>
          <w:rPr>
            <w:rStyle w:val="Hyperlink"/>
            <w:rFonts w:ascii="Segoe UI" w:hAnsi="Segoe UI" w:cs="Segoe UI"/>
            <w:b/>
            <w:bCs/>
            <w:color w:val="4C2C92"/>
          </w:rPr>
          <w:t>Documentation</w:t>
        </w:r>
        <w:r>
          <w:rPr>
            <w:rStyle w:val="Hyperlink"/>
            <w:rFonts w:ascii="Segoe UI" w:hAnsi="Segoe UI" w:cs="Segoe UI"/>
            <w:color w:val="4C2C92"/>
          </w:rPr>
          <w:t>?</w:t>
        </w:r>
      </w:hyperlink>
    </w:p>
    <w:p w14:paraId="756093B3" w14:textId="77777777" w:rsidR="00790830" w:rsidRDefault="00790830" w:rsidP="00790830">
      <w:pPr>
        <w:shd w:val="clear" w:color="auto" w:fill="FFFFFF"/>
        <w:rPr>
          <w:rFonts w:ascii="Calibri" w:hAnsi="Calibri" w:cs="Calibri"/>
          <w:color w:val="000000"/>
          <w:sz w:val="22"/>
          <w:szCs w:val="22"/>
        </w:rPr>
      </w:pPr>
      <w:r>
        <w:rPr>
          <w:rFonts w:ascii="Segoe UI" w:hAnsi="Segoe UI" w:cs="Segoe UI"/>
          <w:b/>
          <w:bCs/>
          <w:color w:val="212121"/>
        </w:rPr>
        <w:t>Bates DW</w:t>
      </w:r>
      <w:r>
        <w:rPr>
          <w:rFonts w:ascii="Segoe UI" w:hAnsi="Segoe UI" w:cs="Segoe UI"/>
          <w:color w:val="212121"/>
        </w:rPr>
        <w:t>, Landman AB.</w:t>
      </w:r>
      <w:r>
        <w:rPr>
          <w:rFonts w:ascii="Segoe UI" w:hAnsi="Segoe UI" w:cs="Segoe UI"/>
          <w:color w:val="4D8055"/>
        </w:rPr>
        <w:t xml:space="preserve">JAMA Intern Med. 2018 Nov 1;178(11):1472-1473. </w:t>
      </w:r>
      <w:proofErr w:type="spellStart"/>
      <w:r>
        <w:rPr>
          <w:rFonts w:ascii="Segoe UI" w:hAnsi="Segoe UI" w:cs="Segoe UI"/>
          <w:color w:val="4D8055"/>
        </w:rPr>
        <w:t>doi</w:t>
      </w:r>
      <w:proofErr w:type="spellEnd"/>
      <w:r>
        <w:rPr>
          <w:rFonts w:ascii="Segoe UI" w:hAnsi="Segoe UI" w:cs="Segoe UI"/>
          <w:color w:val="4D8055"/>
        </w:rPr>
        <w:t>: 10.1001/jamainternmed.2018.3945.</w:t>
      </w:r>
    </w:p>
    <w:p w14:paraId="150F348A" w14:textId="77777777" w:rsidR="00790830" w:rsidRDefault="00790830" w:rsidP="00790830">
      <w:pPr>
        <w:shd w:val="clear" w:color="auto" w:fill="FFFFFF"/>
        <w:rPr>
          <w:rFonts w:ascii="Calibri" w:hAnsi="Calibri" w:cs="Calibri"/>
          <w:color w:val="000000"/>
          <w:sz w:val="22"/>
          <w:szCs w:val="22"/>
        </w:rPr>
      </w:pPr>
      <w:r>
        <w:rPr>
          <w:rFonts w:ascii="Segoe UI" w:hAnsi="Segoe UI" w:cs="Segoe UI"/>
          <w:color w:val="4D8055"/>
        </w:rPr>
        <w:t> </w:t>
      </w:r>
    </w:p>
    <w:p w14:paraId="035F4503" w14:textId="77777777" w:rsidR="00790830" w:rsidRDefault="00790830" w:rsidP="00790830">
      <w:pPr>
        <w:shd w:val="clear" w:color="auto" w:fill="FFFFFF"/>
        <w:rPr>
          <w:rFonts w:ascii="Calibri" w:hAnsi="Calibri" w:cs="Calibri"/>
          <w:color w:val="000000"/>
          <w:sz w:val="22"/>
          <w:szCs w:val="22"/>
        </w:rPr>
      </w:pPr>
      <w:r>
        <w:rPr>
          <w:rFonts w:ascii="Segoe UI" w:hAnsi="Segoe UI" w:cs="Segoe UI"/>
          <w:color w:val="4D8055"/>
        </w:rPr>
        <w:t> </w:t>
      </w:r>
    </w:p>
    <w:p w14:paraId="78E74460" w14:textId="77777777" w:rsidR="00790830" w:rsidRDefault="00790830" w:rsidP="00790830">
      <w:pPr>
        <w:rPr>
          <w:rFonts w:ascii="Calibri" w:hAnsi="Calibri" w:cs="Calibri"/>
          <w:color w:val="000000"/>
          <w:sz w:val="22"/>
          <w:szCs w:val="22"/>
        </w:rPr>
      </w:pPr>
      <w:r>
        <w:rPr>
          <w:rFonts w:ascii="Segoe UI" w:hAnsi="Segoe UI" w:cs="Segoe UI"/>
          <w:color w:val="212121"/>
          <w:shd w:val="clear" w:color="auto" w:fill="FFFFFF"/>
        </w:rPr>
        <w:t> </w:t>
      </w:r>
    </w:p>
    <w:p w14:paraId="5B37113B" w14:textId="77777777" w:rsidR="00790830" w:rsidRDefault="00790830" w:rsidP="00790830">
      <w:pPr>
        <w:shd w:val="clear" w:color="auto" w:fill="FFFFFF"/>
        <w:rPr>
          <w:rFonts w:ascii="Calibri" w:hAnsi="Calibri" w:cs="Calibri"/>
          <w:color w:val="000000"/>
          <w:sz w:val="22"/>
          <w:szCs w:val="22"/>
        </w:rPr>
      </w:pPr>
      <w:hyperlink r:id="rId23" w:tooltip="https://urldefense.proofpoint.com/v2/url?u=https-3A__pubmed.ncbi.nlm.nih.gov_22542717_&amp;d=DwMGaQ&amp;c=G2MiLlal7SXE3PeSnG8W6_JBU6FcdVjSsBSbw6gcR0U&amp;r=KmHAJhA7DTtq4vcq-kMdoAKI34evMEweI3ndrmCjjyQ&amp;m=Y2ib31mMmJPkk6CInGMeiZiC3654vKBg7r1Rrz1V5BM&amp;s=oWSshnn_gwEBX-2i6WTztKW01Yd6ujShhQmE8q9XuIE&amp;e=" w:history="1">
        <w:r>
          <w:rPr>
            <w:rStyle w:val="Hyperlink"/>
            <w:rFonts w:ascii="Segoe UI" w:hAnsi="Segoe UI" w:cs="Segoe UI"/>
            <w:color w:val="4C2C92"/>
          </w:rPr>
          <w:t>How physicians document outpatient visit notes in an electronic health record.</w:t>
        </w:r>
      </w:hyperlink>
    </w:p>
    <w:p w14:paraId="6A9CF619" w14:textId="77777777" w:rsidR="00790830" w:rsidRDefault="00790830" w:rsidP="00790830">
      <w:pPr>
        <w:shd w:val="clear" w:color="auto" w:fill="FFFFFF"/>
        <w:rPr>
          <w:rFonts w:ascii="Calibri" w:hAnsi="Calibri" w:cs="Calibri"/>
          <w:color w:val="000000"/>
          <w:sz w:val="22"/>
          <w:szCs w:val="22"/>
        </w:rPr>
      </w:pPr>
      <w:r>
        <w:rPr>
          <w:rFonts w:ascii="Segoe UI" w:hAnsi="Segoe UI" w:cs="Segoe UI"/>
          <w:color w:val="212121"/>
        </w:rPr>
        <w:lastRenderedPageBreak/>
        <w:t xml:space="preserve">Pollard SE, </w:t>
      </w:r>
      <w:proofErr w:type="spellStart"/>
      <w:r>
        <w:rPr>
          <w:rFonts w:ascii="Segoe UI" w:hAnsi="Segoe UI" w:cs="Segoe UI"/>
          <w:color w:val="212121"/>
        </w:rPr>
        <w:t>Neri</w:t>
      </w:r>
      <w:proofErr w:type="spellEnd"/>
      <w:r>
        <w:rPr>
          <w:rFonts w:ascii="Segoe UI" w:hAnsi="Segoe UI" w:cs="Segoe UI"/>
          <w:color w:val="212121"/>
        </w:rPr>
        <w:t xml:space="preserve"> PM, Wilcox AR, Volk LA, Williams DH, Schiff GD, </w:t>
      </w:r>
      <w:proofErr w:type="spellStart"/>
      <w:r>
        <w:rPr>
          <w:rFonts w:ascii="Segoe UI" w:hAnsi="Segoe UI" w:cs="Segoe UI"/>
          <w:color w:val="212121"/>
        </w:rPr>
        <w:t>Ramelson</w:t>
      </w:r>
      <w:proofErr w:type="spellEnd"/>
      <w:r>
        <w:rPr>
          <w:rFonts w:ascii="Segoe UI" w:hAnsi="Segoe UI" w:cs="Segoe UI"/>
          <w:color w:val="212121"/>
        </w:rPr>
        <w:t xml:space="preserve"> HZ,</w:t>
      </w:r>
      <w:r>
        <w:rPr>
          <w:rFonts w:ascii="Segoe UI" w:hAnsi="Segoe UI" w:cs="Segoe UI"/>
          <w:b/>
          <w:bCs/>
          <w:color w:val="212121"/>
        </w:rPr>
        <w:t xml:space="preserve"> Bates </w:t>
      </w:r>
      <w:proofErr w:type="spellStart"/>
      <w:r>
        <w:rPr>
          <w:rFonts w:ascii="Segoe UI" w:hAnsi="Segoe UI" w:cs="Segoe UI"/>
          <w:b/>
          <w:bCs/>
          <w:color w:val="212121"/>
        </w:rPr>
        <w:t>DW.</w:t>
      </w:r>
      <w:r>
        <w:rPr>
          <w:rFonts w:ascii="Segoe UI" w:hAnsi="Segoe UI" w:cs="Segoe UI"/>
          <w:color w:val="4D8055"/>
        </w:rPr>
        <w:t>Int</w:t>
      </w:r>
      <w:proofErr w:type="spellEnd"/>
      <w:r>
        <w:rPr>
          <w:rFonts w:ascii="Segoe UI" w:hAnsi="Segoe UI" w:cs="Segoe UI"/>
          <w:color w:val="4D8055"/>
        </w:rPr>
        <w:t xml:space="preserve"> J Med Inform. 2013 Jan;82(1):39-46. </w:t>
      </w:r>
      <w:proofErr w:type="spellStart"/>
      <w:r>
        <w:rPr>
          <w:rFonts w:ascii="Segoe UI" w:hAnsi="Segoe UI" w:cs="Segoe UI"/>
          <w:color w:val="4D8055"/>
        </w:rPr>
        <w:t>doi</w:t>
      </w:r>
      <w:proofErr w:type="spellEnd"/>
      <w:r>
        <w:rPr>
          <w:rFonts w:ascii="Segoe UI" w:hAnsi="Segoe UI" w:cs="Segoe UI"/>
          <w:color w:val="4D8055"/>
        </w:rPr>
        <w:t xml:space="preserve">: 10.1016/j.ijmedinf.2012.04.002. </w:t>
      </w:r>
      <w:proofErr w:type="spellStart"/>
      <w:r>
        <w:rPr>
          <w:rFonts w:ascii="Segoe UI" w:hAnsi="Segoe UI" w:cs="Segoe UI"/>
          <w:color w:val="4D8055"/>
        </w:rPr>
        <w:t>Epub</w:t>
      </w:r>
      <w:proofErr w:type="spellEnd"/>
      <w:r>
        <w:rPr>
          <w:rFonts w:ascii="Segoe UI" w:hAnsi="Segoe UI" w:cs="Segoe UI"/>
          <w:color w:val="4D8055"/>
        </w:rPr>
        <w:t xml:space="preserve"> 2012 Apr 28.PMID: 22542717</w:t>
      </w:r>
    </w:p>
    <w:p w14:paraId="229A0BFA" w14:textId="77777777" w:rsidR="00790830" w:rsidRDefault="00790830" w:rsidP="00790830">
      <w:pPr>
        <w:rPr>
          <w:rFonts w:ascii="Calibri" w:hAnsi="Calibri" w:cs="Calibri"/>
          <w:color w:val="000000"/>
          <w:sz w:val="22"/>
          <w:szCs w:val="22"/>
        </w:rPr>
      </w:pPr>
      <w:r>
        <w:rPr>
          <w:rFonts w:ascii="Calibri" w:hAnsi="Calibri" w:cs="Calibri"/>
          <w:color w:val="000000"/>
          <w:sz w:val="22"/>
          <w:szCs w:val="22"/>
        </w:rPr>
        <w:t> </w:t>
      </w:r>
    </w:p>
    <w:p w14:paraId="3AFF5DDC" w14:textId="77777777" w:rsidR="00790830" w:rsidRPr="00790830" w:rsidRDefault="00790830" w:rsidP="00790830">
      <w:pPr>
        <w:pStyle w:val="NormalWeb"/>
        <w:rPr>
          <w:b/>
          <w:bCs/>
          <w:u w:val="single"/>
        </w:rPr>
      </w:pPr>
      <w:r w:rsidRPr="00790830">
        <w:rPr>
          <w:rFonts w:ascii="TimesNewRomanPSMT" w:hAnsi="TimesNewRomanPSMT"/>
          <w:b/>
          <w:bCs/>
          <w:color w:val="1E1E1C"/>
          <w:u w:val="single"/>
        </w:rPr>
        <w:t xml:space="preserve">Reducing Burnout by Letting Clinicians Be Clinicians: A Clarion Call </w:t>
      </w:r>
      <w:proofErr w:type="gramStart"/>
      <w:r w:rsidRPr="00790830">
        <w:rPr>
          <w:rFonts w:ascii="TimesNewRomanPSMT" w:hAnsi="TimesNewRomanPSMT"/>
          <w:b/>
          <w:bCs/>
          <w:color w:val="1E1E1C"/>
          <w:u w:val="single"/>
        </w:rPr>
        <w:t>To</w:t>
      </w:r>
      <w:proofErr w:type="gramEnd"/>
      <w:r w:rsidRPr="00790830">
        <w:rPr>
          <w:rFonts w:ascii="TimesNewRomanPSMT" w:hAnsi="TimesNewRomanPSMT"/>
          <w:b/>
          <w:bCs/>
          <w:color w:val="1E1E1C"/>
          <w:u w:val="single"/>
        </w:rPr>
        <w:t xml:space="preserve"> Informaticists </w:t>
      </w:r>
    </w:p>
    <w:p w14:paraId="1E2C8000" w14:textId="77777777" w:rsidR="0054145D" w:rsidRPr="0054145D" w:rsidRDefault="00790830" w:rsidP="0054145D">
      <w:pPr>
        <w:widowControl w:val="0"/>
        <w:autoSpaceDE w:val="0"/>
        <w:autoSpaceDN w:val="0"/>
        <w:adjustRightInd w:val="0"/>
        <w:spacing w:before="120" w:after="120"/>
        <w:ind w:left="640" w:hanging="640"/>
        <w:rPr>
          <w:noProof/>
        </w:rPr>
      </w:pPr>
      <w:r w:rsidRPr="00790830">
        <w:rPr>
          <w:noProof/>
        </w:rPr>
        <w:t>(pdf only)</w:t>
      </w:r>
      <w:r w:rsidR="0054145D">
        <w:rPr>
          <w:noProof/>
        </w:rPr>
        <w:t xml:space="preserve">. Citation: </w:t>
      </w:r>
      <w:r w:rsidR="0054145D" w:rsidRPr="0054145D">
        <w:rPr>
          <w:noProof/>
        </w:rPr>
        <w:t>Appl Clin Inform 2021;12:1–3</w:t>
      </w:r>
    </w:p>
    <w:p w14:paraId="4BC7C8E1" w14:textId="2C37532C" w:rsidR="00790830" w:rsidRPr="00790830" w:rsidRDefault="00790830" w:rsidP="00987660">
      <w:pPr>
        <w:widowControl w:val="0"/>
        <w:autoSpaceDE w:val="0"/>
        <w:autoSpaceDN w:val="0"/>
        <w:adjustRightInd w:val="0"/>
        <w:spacing w:before="120" w:after="120"/>
        <w:ind w:left="640" w:hanging="640"/>
        <w:rPr>
          <w:noProof/>
        </w:rPr>
      </w:pPr>
    </w:p>
    <w:p w14:paraId="529BF98B" w14:textId="77777777" w:rsidR="00790830" w:rsidRPr="00987660" w:rsidRDefault="00790830" w:rsidP="00987660">
      <w:pPr>
        <w:widowControl w:val="0"/>
        <w:autoSpaceDE w:val="0"/>
        <w:autoSpaceDN w:val="0"/>
        <w:adjustRightInd w:val="0"/>
        <w:spacing w:before="120" w:after="120"/>
        <w:ind w:left="640" w:hanging="640"/>
        <w:rPr>
          <w:rFonts w:ascii="Arial" w:hAnsi="Arial" w:cs="Arial"/>
          <w:b/>
          <w:bCs/>
          <w:noProof/>
          <w:sz w:val="22"/>
          <w:u w:val="single"/>
        </w:rPr>
      </w:pPr>
    </w:p>
    <w:sectPr w:rsidR="00790830" w:rsidRPr="00987660" w:rsidSect="00A7739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 (Body CS)">
    <w:altName w:val="Times New Roman"/>
    <w:panose1 w:val="020B0604020202020204"/>
    <w:charset w:val="00"/>
    <w:family w:val="roman"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TimesNewRomanPSMT">
    <w:altName w:val="Times New Roman"/>
    <w:panose1 w:val="020B0604020202020204"/>
    <w:charset w:val="00"/>
    <w:family w:val="roman"/>
    <w:notTrueType/>
    <w:pitch w:val="default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32C40"/>
    <w:rsid w:val="00013EF7"/>
    <w:rsid w:val="000457DC"/>
    <w:rsid w:val="00050212"/>
    <w:rsid w:val="0005069A"/>
    <w:rsid w:val="00056A5A"/>
    <w:rsid w:val="00075206"/>
    <w:rsid w:val="000A3FE5"/>
    <w:rsid w:val="000C562F"/>
    <w:rsid w:val="00101ECA"/>
    <w:rsid w:val="001158A8"/>
    <w:rsid w:val="00156B8F"/>
    <w:rsid w:val="001857C4"/>
    <w:rsid w:val="001B4D95"/>
    <w:rsid w:val="001E5CA1"/>
    <w:rsid w:val="00203EB2"/>
    <w:rsid w:val="0023449E"/>
    <w:rsid w:val="002563DA"/>
    <w:rsid w:val="00282429"/>
    <w:rsid w:val="00286F26"/>
    <w:rsid w:val="00290E8F"/>
    <w:rsid w:val="00293F11"/>
    <w:rsid w:val="00364800"/>
    <w:rsid w:val="003668FA"/>
    <w:rsid w:val="0038002F"/>
    <w:rsid w:val="003A10BA"/>
    <w:rsid w:val="003D4359"/>
    <w:rsid w:val="00412C02"/>
    <w:rsid w:val="00451E62"/>
    <w:rsid w:val="00490A56"/>
    <w:rsid w:val="004970D9"/>
    <w:rsid w:val="004B122C"/>
    <w:rsid w:val="0050045A"/>
    <w:rsid w:val="005033C6"/>
    <w:rsid w:val="00514450"/>
    <w:rsid w:val="0054145D"/>
    <w:rsid w:val="00545FBD"/>
    <w:rsid w:val="00551B0D"/>
    <w:rsid w:val="00596522"/>
    <w:rsid w:val="005A119A"/>
    <w:rsid w:val="005C2B4D"/>
    <w:rsid w:val="005C72DB"/>
    <w:rsid w:val="005F02A7"/>
    <w:rsid w:val="006007DB"/>
    <w:rsid w:val="00627C18"/>
    <w:rsid w:val="0069729C"/>
    <w:rsid w:val="00697B73"/>
    <w:rsid w:val="006F4C2E"/>
    <w:rsid w:val="006F5290"/>
    <w:rsid w:val="00742710"/>
    <w:rsid w:val="00746109"/>
    <w:rsid w:val="00747FC5"/>
    <w:rsid w:val="00790830"/>
    <w:rsid w:val="007A74D4"/>
    <w:rsid w:val="007D5032"/>
    <w:rsid w:val="007D6EB4"/>
    <w:rsid w:val="007F42DA"/>
    <w:rsid w:val="00877F8E"/>
    <w:rsid w:val="00881DAC"/>
    <w:rsid w:val="0088603C"/>
    <w:rsid w:val="008D0F8F"/>
    <w:rsid w:val="008F1F79"/>
    <w:rsid w:val="00967680"/>
    <w:rsid w:val="00976EB9"/>
    <w:rsid w:val="0098211C"/>
    <w:rsid w:val="0098615D"/>
    <w:rsid w:val="00987660"/>
    <w:rsid w:val="009B57F2"/>
    <w:rsid w:val="009D79DE"/>
    <w:rsid w:val="00A40D30"/>
    <w:rsid w:val="00A44A5E"/>
    <w:rsid w:val="00A50758"/>
    <w:rsid w:val="00A56AE1"/>
    <w:rsid w:val="00A7739C"/>
    <w:rsid w:val="00A80600"/>
    <w:rsid w:val="00AB32B6"/>
    <w:rsid w:val="00AC254F"/>
    <w:rsid w:val="00AC35FD"/>
    <w:rsid w:val="00AD3948"/>
    <w:rsid w:val="00B004B9"/>
    <w:rsid w:val="00B309BF"/>
    <w:rsid w:val="00BB5189"/>
    <w:rsid w:val="00BD1E26"/>
    <w:rsid w:val="00C344E6"/>
    <w:rsid w:val="00C55C6F"/>
    <w:rsid w:val="00CA78DA"/>
    <w:rsid w:val="00CB3D63"/>
    <w:rsid w:val="00CD3431"/>
    <w:rsid w:val="00D00523"/>
    <w:rsid w:val="00D16B53"/>
    <w:rsid w:val="00D32C40"/>
    <w:rsid w:val="00D51BF4"/>
    <w:rsid w:val="00D53309"/>
    <w:rsid w:val="00D56121"/>
    <w:rsid w:val="00D7661E"/>
    <w:rsid w:val="00D81528"/>
    <w:rsid w:val="00DA360A"/>
    <w:rsid w:val="00DD0831"/>
    <w:rsid w:val="00DD613E"/>
    <w:rsid w:val="00E414A1"/>
    <w:rsid w:val="00E46F03"/>
    <w:rsid w:val="00E91EC9"/>
    <w:rsid w:val="00EF45F5"/>
    <w:rsid w:val="00F1070F"/>
    <w:rsid w:val="00F12856"/>
    <w:rsid w:val="00F32528"/>
    <w:rsid w:val="00F73EBD"/>
    <w:rsid w:val="00FC0F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D968F24"/>
  <w15:chartTrackingRefBased/>
  <w15:docId w15:val="{6EDFCED8-689A-714A-AB4C-3F0D9394DA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HAnsi" w:hAnsi="Times New Roman" w:cs="Times New Roman (Body CS)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44A5E"/>
    <w:rPr>
      <w:rFonts w:eastAsia="Times New Roman" w:cs="Times New Roman"/>
    </w:rPr>
  </w:style>
  <w:style w:type="paragraph" w:styleId="Heading1">
    <w:name w:val="heading 1"/>
    <w:basedOn w:val="Normal"/>
    <w:link w:val="Heading1Char"/>
    <w:uiPriority w:val="9"/>
    <w:qFormat/>
    <w:rsid w:val="00AC254F"/>
    <w:pPr>
      <w:spacing w:before="100" w:beforeAutospacing="1" w:after="100" w:afterAutospacing="1"/>
      <w:outlineLvl w:val="0"/>
    </w:pPr>
    <w:rPr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C254F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1">
    <w:name w:val="toc 1"/>
    <w:basedOn w:val="Normal"/>
    <w:next w:val="Normal"/>
    <w:autoRedefine/>
    <w:uiPriority w:val="39"/>
    <w:unhideWhenUsed/>
    <w:rsid w:val="00F12856"/>
    <w:pPr>
      <w:tabs>
        <w:tab w:val="right" w:leader="dot" w:pos="9350"/>
      </w:tabs>
      <w:spacing w:before="120"/>
    </w:pPr>
    <w:rPr>
      <w:rFonts w:asciiTheme="minorHAnsi" w:hAnsiTheme="minorHAnsi" w:cstheme="minorHAnsi"/>
      <w:bCs/>
      <w:iCs/>
    </w:rPr>
  </w:style>
  <w:style w:type="character" w:styleId="Hyperlink">
    <w:name w:val="Hyperlink"/>
    <w:basedOn w:val="DefaultParagraphFont"/>
    <w:uiPriority w:val="99"/>
    <w:unhideWhenUsed/>
    <w:rsid w:val="00D32C4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32C4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AC254F"/>
    <w:rPr>
      <w:color w:val="954F72" w:themeColor="followed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AC254F"/>
    <w:rPr>
      <w:rFonts w:eastAsia="Times New Roman" w:cs="Times New Roman"/>
      <w:b/>
      <w:bCs/>
      <w:kern w:val="36"/>
      <w:sz w:val="48"/>
      <w:szCs w:val="48"/>
    </w:rPr>
  </w:style>
  <w:style w:type="character" w:customStyle="1" w:styleId="hscoswrapper">
    <w:name w:val="hs_cos_wrapper"/>
    <w:basedOn w:val="DefaultParagraphFont"/>
    <w:rsid w:val="00AC254F"/>
  </w:style>
  <w:style w:type="character" w:customStyle="1" w:styleId="Heading2Char">
    <w:name w:val="Heading 2 Char"/>
    <w:basedOn w:val="DefaultParagraphFont"/>
    <w:link w:val="Heading2"/>
    <w:uiPriority w:val="9"/>
    <w:rsid w:val="00AC254F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NormalWeb">
    <w:name w:val="Normal (Web)"/>
    <w:basedOn w:val="Normal"/>
    <w:uiPriority w:val="99"/>
    <w:semiHidden/>
    <w:unhideWhenUsed/>
    <w:rsid w:val="00790830"/>
    <w:pPr>
      <w:spacing w:before="100" w:beforeAutospacing="1" w:after="100" w:afterAutospacing="1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2464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85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62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6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83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03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53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653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464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0376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7747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009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432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371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084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490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81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9442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3280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36869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94383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33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860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965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33002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297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59448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6803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718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734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9054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0688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6921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9024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010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25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1911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4647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377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7325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025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929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2525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5792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53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87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967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159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361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737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1385389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9555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3106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23436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healthcareitnews.com/news/pandemic-era-burnout-nurses-trenches-say-technology-hurts-and-helps" TargetMode="External"/><Relationship Id="rId13" Type="http://schemas.openxmlformats.org/officeDocument/2006/relationships/hyperlink" Target="https://pubmed-ncbi-nlm-nih-gov.ezproxy.cul.columbia.edu/30403948/" TargetMode="External"/><Relationship Id="rId18" Type="http://schemas.openxmlformats.org/officeDocument/2006/relationships/hyperlink" Target="https://pubmed.ncbi.nlm.nih.gov/29895467/" TargetMode="External"/><Relationship Id="rId3" Type="http://schemas.openxmlformats.org/officeDocument/2006/relationships/webSettings" Target="webSettings.xml"/><Relationship Id="rId21" Type="http://schemas.openxmlformats.org/officeDocument/2006/relationships/hyperlink" Target="https://urldefense.proofpoint.com/v2/url?u=https-3A__pubmed.ncbi.nlm.nih.gov_29801050_&amp;d=DwMGaQ&amp;c=G2MiLlal7SXE3PeSnG8W6_JBU6FcdVjSsBSbw6gcR0U&amp;r=KmHAJhA7DTtq4vcq-kMdoAKI34evMEweI3ndrmCjjyQ&amp;m=Y2ib31mMmJPkk6CInGMeiZiC3654vKBg7r1Rrz1V5BM&amp;s=Hl2EBl3Ex4J4K6S2VtY9K9vE_StSltXibWKmSNJag5Y&amp;e=" TargetMode="External"/><Relationship Id="rId7" Type="http://schemas.openxmlformats.org/officeDocument/2006/relationships/hyperlink" Target="https://www.himsslearn.org/project-joy-giving-time-back-nurses-reducing-documentation-burden" TargetMode="External"/><Relationship Id="rId12" Type="http://schemas.openxmlformats.org/officeDocument/2006/relationships/hyperlink" Target="https://www.healthcareitnews.com/news/banner-health-reduces-alert-fatigue-doc-burnout-help-cerner-tools" TargetMode="External"/><Relationship Id="rId17" Type="http://schemas.openxmlformats.org/officeDocument/2006/relationships/hyperlink" Target="https://pubmed.ncbi.nlm.nih.gov/28893811/" TargetMode="External"/><Relationship Id="rId25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hyperlink" Target="https://pubmed.ncbi.nlm.nih.gov/31931523/" TargetMode="External"/><Relationship Id="rId20" Type="http://schemas.openxmlformats.org/officeDocument/2006/relationships/hyperlink" Target="https://www.healthaffairs.org/doi/full/10.1377/hlthaff.2020.00612" TargetMode="External"/><Relationship Id="rId1" Type="http://schemas.openxmlformats.org/officeDocument/2006/relationships/styles" Target="styles.xml"/><Relationship Id="rId6" Type="http://schemas.openxmlformats.org/officeDocument/2006/relationships/hyperlink" Target="https://blog.meditech.com/how-evidence-based-clinical-documentation-is-giving-time-back-at-the-bedside" TargetMode="External"/><Relationship Id="rId11" Type="http://schemas.openxmlformats.org/officeDocument/2006/relationships/hyperlink" Target="https://search.proquest.com/openview/6c6b5320e25fad5199b25bdcedbf8017/1.pdf/advanced" TargetMode="External"/><Relationship Id="rId24" Type="http://schemas.openxmlformats.org/officeDocument/2006/relationships/fontTable" Target="fontTable.xml"/><Relationship Id="rId5" Type="http://schemas.openxmlformats.org/officeDocument/2006/relationships/hyperlink" Target="https://hcatodayblog.com/2019/02/18/charting-new-territory-giving-our-nurses-back-the-gift-of-time/" TargetMode="External"/><Relationship Id="rId15" Type="http://schemas.openxmlformats.org/officeDocument/2006/relationships/hyperlink" Target="https://doi.org/10.1016/j.mayocp.2018.08.036" TargetMode="External"/><Relationship Id="rId23" Type="http://schemas.openxmlformats.org/officeDocument/2006/relationships/hyperlink" Target="https://urldefense.proofpoint.com/v2/url?u=https-3A__pubmed.ncbi.nlm.nih.gov_22542717_&amp;d=DwMGaQ&amp;c=G2MiLlal7SXE3PeSnG8W6_JBU6FcdVjSsBSbw6gcR0U&amp;r=KmHAJhA7DTtq4vcq-kMdoAKI34evMEweI3ndrmCjjyQ&amp;m=Y2ib31mMmJPkk6CInGMeiZiC3654vKBg7r1Rrz1V5BM&amp;s=oWSshnn_gwEBX-2i6WTztKW01Yd6ujShhQmE8q9XuIE&amp;e=" TargetMode="External"/><Relationship Id="rId10" Type="http://schemas.openxmlformats.org/officeDocument/2006/relationships/hyperlink" Target="https://www.aafp.org/dam/AAFP/documents/media_center/charts-graphs/digitalassistant-innovationlab--phase-1-whitepaper.pdf" TargetMode="External"/><Relationship Id="rId19" Type="http://schemas.openxmlformats.org/officeDocument/2006/relationships/hyperlink" Target="https://pubmed.ncbi.nlm.nih.gov/22411414/" TargetMode="External"/><Relationship Id="rId4" Type="http://schemas.openxmlformats.org/officeDocument/2006/relationships/hyperlink" Target="https://nam.edu/wp-content/uploads/2018/05/1_Englebright_Evidence-based-Clinical-Documentation.pdf" TargetMode="External"/><Relationship Id="rId9" Type="http://schemas.openxmlformats.org/officeDocument/2006/relationships/hyperlink" Target="https://www.aafp.org/news/media-center/releases/suki-clinical-digital-assistant-reduces-ehr-documentation-and-burden-for-fps.html" TargetMode="External"/><Relationship Id="rId14" Type="http://schemas.openxmlformats.org/officeDocument/2006/relationships/hyperlink" Target="https://pubmed-ncbi-nlm-nih-gov.ezproxy.cul.columbia.edu/28671038/" TargetMode="External"/><Relationship Id="rId22" Type="http://schemas.openxmlformats.org/officeDocument/2006/relationships/hyperlink" Target="https://urldefense.proofpoint.com/v2/url?u=https-3A__pubmed.ncbi.nlm.nih.gov_30242315_&amp;d=DwMGaQ&amp;c=G2MiLlal7SXE3PeSnG8W6_JBU6FcdVjSsBSbw6gcR0U&amp;r=KmHAJhA7DTtq4vcq-kMdoAKI34evMEweI3ndrmCjjyQ&amp;m=Y2ib31mMmJPkk6CInGMeiZiC3654vKBg7r1Rrz1V5BM&amp;s=uOiiY_NQ0-Gxv75oB88yUqRrDNCesU5VrR0LSirVCiU&amp;e=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</TotalTime>
  <Pages>5</Pages>
  <Words>1297</Words>
  <Characters>7395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6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hwartz, Jessica M.</dc:creator>
  <cp:keywords/>
  <dc:description/>
  <cp:lastModifiedBy>Schwartz, Jessica M.</cp:lastModifiedBy>
  <cp:revision>6</cp:revision>
  <dcterms:created xsi:type="dcterms:W3CDTF">2021-01-12T19:19:00Z</dcterms:created>
  <dcterms:modified xsi:type="dcterms:W3CDTF">2021-01-13T20:40:00Z</dcterms:modified>
</cp:coreProperties>
</file>